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4C1F" w:rsidRDefault="00E24C1F" w:rsidP="00E24C1F">
      <w:pPr>
        <w:pStyle w:val="Title"/>
        <w:jc w:val="center"/>
        <w:rPr>
          <w:b/>
          <w:sz w:val="52"/>
          <w:szCs w:val="52"/>
        </w:rPr>
      </w:pPr>
      <w:r w:rsidRPr="003B1492">
        <w:rPr>
          <w:b/>
          <w:noProof/>
          <w:sz w:val="52"/>
          <w:szCs w:val="52"/>
          <w:lang w:eastAsia="en-IE"/>
        </w:rPr>
        <mc:AlternateContent>
          <mc:Choice Requires="wps">
            <w:drawing>
              <wp:anchor distT="45720" distB="45720" distL="114300" distR="114300" simplePos="0" relativeHeight="251659264" behindDoc="0" locked="0" layoutInCell="1" allowOverlap="1" wp14:anchorId="4D29FC8C" wp14:editId="5ECA6664">
                <wp:simplePos x="0" y="0"/>
                <wp:positionH relativeFrom="margin">
                  <wp:align>right</wp:align>
                </wp:positionH>
                <wp:positionV relativeFrom="paragraph">
                  <wp:posOffset>0</wp:posOffset>
                </wp:positionV>
                <wp:extent cx="5715000" cy="1085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085850"/>
                        </a:xfrm>
                        <a:prstGeom prst="rect">
                          <a:avLst/>
                        </a:prstGeom>
                        <a:solidFill>
                          <a:srgbClr val="FFFFFF"/>
                        </a:solidFill>
                        <a:ln w="9525">
                          <a:solidFill>
                            <a:srgbClr val="000000"/>
                          </a:solidFill>
                          <a:miter lim="800000"/>
                          <a:headEnd/>
                          <a:tailEnd/>
                        </a:ln>
                      </wps:spPr>
                      <wps:txbx>
                        <w:txbxContent>
                          <w:p w:rsidR="00E00936" w:rsidRPr="00F40FE3" w:rsidRDefault="00E00936"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29FC8C" id="_x0000_t202" coordsize="21600,21600" o:spt="202" path="m,l,21600r21600,l21600,xe">
                <v:stroke joinstyle="miter"/>
                <v:path gradientshapeok="t" o:connecttype="rect"/>
              </v:shapetype>
              <v:shape id="Text Box 2" o:spid="_x0000_s1026" type="#_x0000_t202" style="position:absolute;left:0;text-align:left;margin-left:398.8pt;margin-top:0;width:450pt;height:8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">
                <v:textbox>
                  <w:txbxContent>
                    <w:p w:rsidR="00E00936" w:rsidRPr="00F40FE3" w:rsidRDefault="00E00936"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v:textbox>
                <w10:wrap type="square" anchorx="margin"/>
              </v:shape>
            </w:pict>
          </mc:Fallback>
        </mc:AlternateContent>
      </w:r>
    </w:p>
    <w:p w:rsidR="00E24C1F" w:rsidRPr="003B1492" w:rsidRDefault="00E24C1F" w:rsidP="00E24C1F">
      <w:r>
        <w:rPr>
          <w:noProof/>
          <w:lang w:eastAsia="en-IE"/>
        </w:rPr>
        <mc:AlternateContent>
          <mc:Choice Requires="wps">
            <w:drawing>
              <wp:anchor distT="45720" distB="45720" distL="114300" distR="114300" simplePos="0" relativeHeight="251661312" behindDoc="0" locked="0" layoutInCell="1" allowOverlap="1" wp14:anchorId="316FCE71" wp14:editId="294F887D">
                <wp:simplePos x="0" y="0"/>
                <wp:positionH relativeFrom="margin">
                  <wp:align>right</wp:align>
                </wp:positionH>
                <wp:positionV relativeFrom="paragraph">
                  <wp:posOffset>2249805</wp:posOffset>
                </wp:positionV>
                <wp:extent cx="5705475" cy="1404620"/>
                <wp:effectExtent l="0" t="0" r="2857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E00936" w:rsidRDefault="00E00936" w:rsidP="00E24C1F">
                            <w:r>
                              <w:t>Student’s name: Dietmar Steiner (L00131070)</w:t>
                            </w:r>
                          </w:p>
                          <w:p w:rsidR="00E00936" w:rsidRDefault="00E00936" w:rsidP="00E24C1F">
                            <w:r>
                              <w:t xml:space="preserve">Word Count: </w:t>
                            </w:r>
                            <w:fldSimple w:instr=" NUMWORDS   \* MERGEFORMAT ">
                              <w:r w:rsidR="00B20C4A">
                                <w:rPr>
                                  <w:noProof/>
                                </w:rPr>
                                <w:t>2345</w:t>
                              </w:r>
                            </w:fldSimple>
                          </w:p>
                          <w:p w:rsidR="00E00936" w:rsidRDefault="00E00936" w:rsidP="00E24C1F">
                            <w:r>
                              <w:t>I confirm that the work submitted has been produced solely through my own efforts.</w:t>
                            </w:r>
                          </w:p>
                          <w:p w:rsidR="00E00936" w:rsidRDefault="00E00936" w:rsidP="00E24C1F">
                            <w:r>
                              <w:t>Signature: __</w:t>
                            </w:r>
                            <w:r w:rsidR="00B20C4A">
                              <w:t>_____</w:t>
                            </w:r>
                            <w:r>
                              <w:t>__________________</w:t>
                            </w:r>
                            <w:r>
                              <w:tab/>
                              <w:t>Date: __</w:t>
                            </w:r>
                            <w:r w:rsidR="00B20C4A">
                              <w:t>17/11/2015</w:t>
                            </w:r>
                            <w:r>
                              <w:t>_____________________</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6FCE71" id="_x0000_s1027" type="#_x0000_t202" style="position:absolute;margin-left:398.05pt;margin-top:177.15pt;width:449.2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">
                <v:textbox style="mso-fit-shape-to-text:t">
                  <w:txbxContent>
                    <w:p w:rsidR="00E00936" w:rsidRDefault="00E00936" w:rsidP="00E24C1F">
                      <w:r>
                        <w:t>Student’s name: Dietmar Steiner (L00131070)</w:t>
                      </w:r>
                    </w:p>
                    <w:p w:rsidR="00E00936" w:rsidRDefault="00E00936" w:rsidP="00E24C1F">
                      <w:r>
                        <w:t xml:space="preserve">Word Count: </w:t>
                      </w:r>
                      <w:fldSimple w:instr=" NUMWORDS   \* MERGEFORMAT ">
                        <w:r w:rsidR="00B20C4A">
                          <w:rPr>
                            <w:noProof/>
                          </w:rPr>
                          <w:t>2345</w:t>
                        </w:r>
                      </w:fldSimple>
                    </w:p>
                    <w:p w:rsidR="00E00936" w:rsidRDefault="00E00936" w:rsidP="00E24C1F">
                      <w:r>
                        <w:t>I confirm that the work submitted has been produced solely through my own efforts.</w:t>
                      </w:r>
                    </w:p>
                    <w:p w:rsidR="00E00936" w:rsidRDefault="00E00936" w:rsidP="00E24C1F">
                      <w:r>
                        <w:t>Signature: __</w:t>
                      </w:r>
                      <w:r w:rsidR="00B20C4A">
                        <w:t>_____</w:t>
                      </w:r>
                      <w:r>
                        <w:t>__________________</w:t>
                      </w:r>
                      <w:r>
                        <w:tab/>
                        <w:t>Date: __</w:t>
                      </w:r>
                      <w:r w:rsidR="00B20C4A">
                        <w:t>17/11/2015</w:t>
                      </w:r>
                      <w:r>
                        <w:t>_____________________</w:t>
                      </w:r>
                    </w:p>
                  </w:txbxContent>
                </v:textbox>
                <w10:wrap type="square" anchorx="margin"/>
              </v:shape>
            </w:pict>
          </mc:Fallback>
        </mc:AlternateContent>
      </w:r>
      <w:r w:rsidRPr="00AA3E53">
        <w:rPr>
          <w:b/>
          <w:noProof/>
          <w:sz w:val="52"/>
          <w:szCs w:val="52"/>
          <w:lang w:eastAsia="en-IE"/>
        </w:rPr>
        <mc:AlternateContent>
          <mc:Choice Requires="wps">
            <w:drawing>
              <wp:anchor distT="45720" distB="45720" distL="114300" distR="114300" simplePos="0" relativeHeight="251660288" behindDoc="0" locked="0" layoutInCell="1" allowOverlap="1" wp14:anchorId="6B33E92B" wp14:editId="4184F495">
                <wp:simplePos x="0" y="0"/>
                <wp:positionH relativeFrom="margin">
                  <wp:align>right</wp:align>
                </wp:positionH>
                <wp:positionV relativeFrom="paragraph">
                  <wp:posOffset>238760</wp:posOffset>
                </wp:positionV>
                <wp:extent cx="5705475" cy="1404620"/>
                <wp:effectExtent l="0" t="0" r="28575" b="2032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E00936" w:rsidRDefault="00E00936" w:rsidP="00E24C1F">
                            <w:r>
                              <w:t>Lecturer’s name: Nigel Kelvey</w:t>
                            </w:r>
                          </w:p>
                          <w:p w:rsidR="00E00936" w:rsidRDefault="00E00936" w:rsidP="00E24C1F">
                            <w:r>
                              <w:t xml:space="preserve">Assessment Title: Performance Based Programming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Content>
                                <w:r>
                                  <w:t>Assignment</w:t>
                                </w:r>
                              </w:sdtContent>
                            </w:sdt>
                          </w:p>
                          <w:p w:rsidR="00E00936" w:rsidRDefault="00E00936" w:rsidP="00E24C1F">
                            <w:r>
                              <w:t>Work to be submitted to: Nigel Kelvey</w:t>
                            </w:r>
                          </w:p>
                          <w:p w:rsidR="00E00936" w:rsidRDefault="00E00936" w:rsidP="00E24C1F">
                            <w:r>
                              <w:t xml:space="preserve">Date for submission of work: </w:t>
                            </w:r>
                          </w:p>
                          <w:p w:rsidR="00E00936" w:rsidRDefault="00E00936" w:rsidP="00E24C1F">
                            <w:r>
                              <w:t xml:space="preserve">Place and Time for submitting work: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33E92B" id="_x0000_s1028" type="#_x0000_t202" style="position:absolute;margin-left:398.05pt;margin-top:18.8pt;width:449.25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">
                <v:textbox style="mso-fit-shape-to-text:t">
                  <w:txbxContent>
                    <w:p w:rsidR="00E00936" w:rsidRDefault="00E00936" w:rsidP="00E24C1F">
                      <w:r>
                        <w:t>Lecturer’s name: Nigel Kelvey</w:t>
                      </w:r>
                    </w:p>
                    <w:p w:rsidR="00E00936" w:rsidRDefault="00E00936" w:rsidP="00E24C1F">
                      <w:r>
                        <w:t xml:space="preserve">Assessment Title: Performance Based Programming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Content>
                          <w:r>
                            <w:t>Assignment</w:t>
                          </w:r>
                        </w:sdtContent>
                      </w:sdt>
                    </w:p>
                    <w:p w:rsidR="00E00936" w:rsidRDefault="00E00936" w:rsidP="00E24C1F">
                      <w:r>
                        <w:t>Work to be submitted to: Nigel Kelvey</w:t>
                      </w:r>
                    </w:p>
                    <w:p w:rsidR="00E00936" w:rsidRDefault="00E00936" w:rsidP="00E24C1F">
                      <w:r>
                        <w:t xml:space="preserve">Date for submission of work: </w:t>
                      </w:r>
                    </w:p>
                    <w:p w:rsidR="00E00936" w:rsidRDefault="00E00936" w:rsidP="00E24C1F">
                      <w:r>
                        <w:t xml:space="preserve">Place and Time for submitting work: </w:t>
                      </w:r>
                    </w:p>
                  </w:txbxContent>
                </v:textbox>
                <w10:wrap type="square" anchorx="margin"/>
              </v:shape>
            </w:pict>
          </mc:Fallback>
        </mc:AlternateContent>
      </w:r>
    </w:p>
    <w:p w:rsidR="00E24C1F" w:rsidRDefault="00E24C1F">
      <w:pPr>
        <w:rPr>
          <w:rFonts w:asciiTheme="majorHAnsi" w:eastAsiaTheme="majorEastAsia" w:hAnsiTheme="majorHAnsi" w:cstheme="majorBidi"/>
          <w:spacing w:val="-10"/>
          <w:kern w:val="28"/>
          <w:sz w:val="56"/>
          <w:szCs w:val="56"/>
        </w:rPr>
      </w:pPr>
      <w:r>
        <w:rPr>
          <w:noProof/>
          <w:lang w:eastAsia="en-IE"/>
        </w:rPr>
        <mc:AlternateContent>
          <mc:Choice Requires="wps">
            <w:drawing>
              <wp:anchor distT="0" distB="0" distL="114300" distR="114300" simplePos="0" relativeHeight="251662336" behindDoc="0" locked="0" layoutInCell="1" allowOverlap="1" wp14:anchorId="73528809" wp14:editId="4039A587">
                <wp:simplePos x="0" y="0"/>
                <wp:positionH relativeFrom="margin">
                  <wp:align>right</wp:align>
                </wp:positionH>
                <wp:positionV relativeFrom="paragraph">
                  <wp:posOffset>3627755</wp:posOffset>
                </wp:positionV>
                <wp:extent cx="5705475" cy="336232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5705475" cy="3362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00936" w:rsidRDefault="00E00936" w:rsidP="00E24C1F">
                            <w:pPr>
                              <w:jc w:val="center"/>
                            </w:pPr>
                            <w:r>
                              <w:t>Notes</w:t>
                            </w:r>
                          </w:p>
                          <w:p w:rsidR="00E00936" w:rsidRDefault="00E00936"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E00936" w:rsidRDefault="00E00936" w:rsidP="00E24C1F">
                            <w:r>
                              <w:t>Plagiarism: Presenting the ideas etc. of someone else without proper acknowledgement (see section L1 paragraph 5).</w:t>
                            </w:r>
                          </w:p>
                          <w:p w:rsidR="00E00936" w:rsidRDefault="00E00936" w:rsidP="00E24C1F">
                            <w:r>
                              <w:t>Cheating: The use of unauthorised material in a test, exam etc., unauthorised access to test matter, unauthorised collusion, dishonest behaviour in respect of assessments, and deliberate plagiarism (see section L1 paragraph8).</w:t>
                            </w:r>
                          </w:p>
                          <w:p w:rsidR="00E00936" w:rsidRDefault="00E00936" w:rsidP="00E24C1F">
                            <w:r>
                              <w:t>Continuous Assessment: For students repeating an examination, marks awarded for continuous assessment, shall normally be carried forward from the original examination to the repeat ex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28809" id="Text Box 3" o:spid="_x0000_s1029" type="#_x0000_t202" style="position:absolute;margin-left:398.05pt;margin-top:285.65pt;width:449.25pt;height:264.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" fillcolor="white [3201]" strokeweight=".5pt">
                <v:textbox>
                  <w:txbxContent>
                    <w:p w:rsidR="00E00936" w:rsidRDefault="00E00936" w:rsidP="00E24C1F">
                      <w:pPr>
                        <w:jc w:val="center"/>
                      </w:pPr>
                      <w:r>
                        <w:t>Notes</w:t>
                      </w:r>
                    </w:p>
                    <w:p w:rsidR="00E00936" w:rsidRDefault="00E00936"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E00936" w:rsidRDefault="00E00936" w:rsidP="00E24C1F">
                      <w:r>
                        <w:t>Plagiarism: Presenting the ideas etc. of someone else without proper acknowledgement (see section L1 paragraph 5).</w:t>
                      </w:r>
                    </w:p>
                    <w:p w:rsidR="00E00936" w:rsidRDefault="00E00936" w:rsidP="00E24C1F">
                      <w:r>
                        <w:t>Cheating: The use of unauthorised material in a test, exam etc., unauthorised access to test matter, unauthorised collusion, dishonest behaviour in respect of assessments, and deliberate plagiarism (see section L1 paragraph8).</w:t>
                      </w:r>
                    </w:p>
                    <w:p w:rsidR="00E00936" w:rsidRDefault="00E00936" w:rsidP="00E24C1F">
                      <w:r>
                        <w:t>Continuous Assessment: For students repeating an examination, marks awarded for continuous assessment, shall normally be carried forward from the original examination to the repeat examination.</w:t>
                      </w:r>
                    </w:p>
                  </w:txbxContent>
                </v:textbox>
                <w10:wrap anchorx="margin"/>
              </v:shape>
            </w:pict>
          </mc:Fallback>
        </mc:AlternateContent>
      </w:r>
      <w:r>
        <w:br w:type="page"/>
      </w:r>
    </w:p>
    <w:p w:rsidR="00D12FB4" w:rsidRDefault="004025BE" w:rsidP="004025BE">
      <w:pPr>
        <w:pStyle w:val="Title"/>
      </w:pPr>
      <w:r>
        <w:lastRenderedPageBreak/>
        <w:t>Workflow Job Queue</w:t>
      </w:r>
    </w:p>
    <w:sdt>
      <w:sdtPr>
        <w:rPr>
          <w:rFonts w:asciiTheme="minorHAnsi" w:eastAsiaTheme="minorHAnsi" w:hAnsiTheme="minorHAnsi" w:cstheme="minorBidi"/>
          <w:color w:val="auto"/>
          <w:sz w:val="22"/>
          <w:szCs w:val="22"/>
          <w:lang w:val="en-IE"/>
        </w:rPr>
        <w:id w:val="-1815093660"/>
        <w:docPartObj>
          <w:docPartGallery w:val="Table of Contents"/>
          <w:docPartUnique/>
        </w:docPartObj>
      </w:sdtPr>
      <w:sdtEndPr>
        <w:rPr>
          <w:b/>
          <w:bCs/>
          <w:noProof/>
        </w:rPr>
      </w:sdtEndPr>
      <w:sdtContent>
        <w:p w:rsidR="009E42A4" w:rsidRDefault="009E42A4">
          <w:pPr>
            <w:pStyle w:val="TOCHeading"/>
          </w:pPr>
          <w:r>
            <w:t>Contents</w:t>
          </w:r>
        </w:p>
        <w:bookmarkStart w:id="0" w:name="_GoBack"/>
        <w:bookmarkEnd w:id="0"/>
        <w:p w:rsidR="00FC4AE3" w:rsidRDefault="009E42A4">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435620385" w:history="1">
            <w:r w:rsidR="00FC4AE3" w:rsidRPr="007E6483">
              <w:rPr>
                <w:rStyle w:val="Hyperlink"/>
                <w:noProof/>
              </w:rPr>
              <w:t>Introduction</w:t>
            </w:r>
            <w:r w:rsidR="00FC4AE3">
              <w:rPr>
                <w:noProof/>
                <w:webHidden/>
              </w:rPr>
              <w:tab/>
            </w:r>
            <w:r w:rsidR="00FC4AE3">
              <w:rPr>
                <w:noProof/>
                <w:webHidden/>
              </w:rPr>
              <w:fldChar w:fldCharType="begin"/>
            </w:r>
            <w:r w:rsidR="00FC4AE3">
              <w:rPr>
                <w:noProof/>
                <w:webHidden/>
              </w:rPr>
              <w:instrText xml:space="preserve"> PAGEREF _Toc435620385 \h </w:instrText>
            </w:r>
            <w:r w:rsidR="00FC4AE3">
              <w:rPr>
                <w:noProof/>
                <w:webHidden/>
              </w:rPr>
            </w:r>
            <w:r w:rsidR="00FC4AE3">
              <w:rPr>
                <w:noProof/>
                <w:webHidden/>
              </w:rPr>
              <w:fldChar w:fldCharType="separate"/>
            </w:r>
            <w:r w:rsidR="00FC4AE3">
              <w:rPr>
                <w:noProof/>
                <w:webHidden/>
              </w:rPr>
              <w:t>2</w:t>
            </w:r>
            <w:r w:rsidR="00FC4AE3">
              <w:rPr>
                <w:noProof/>
                <w:webHidden/>
              </w:rPr>
              <w:fldChar w:fldCharType="end"/>
            </w:r>
          </w:hyperlink>
        </w:p>
        <w:p w:rsidR="00FC4AE3" w:rsidRDefault="00FC4AE3">
          <w:pPr>
            <w:pStyle w:val="TOC1"/>
            <w:tabs>
              <w:tab w:val="right" w:leader="dot" w:pos="9016"/>
            </w:tabs>
            <w:rPr>
              <w:rFonts w:eastAsiaTheme="minorEastAsia"/>
              <w:noProof/>
              <w:lang w:eastAsia="en-IE"/>
            </w:rPr>
          </w:pPr>
          <w:hyperlink w:anchor="_Toc435620386" w:history="1">
            <w:r w:rsidRPr="007E6483">
              <w:rPr>
                <w:rStyle w:val="Hyperlink"/>
                <w:noProof/>
              </w:rPr>
              <w:t>Requirements</w:t>
            </w:r>
            <w:r>
              <w:rPr>
                <w:noProof/>
                <w:webHidden/>
              </w:rPr>
              <w:tab/>
            </w:r>
            <w:r>
              <w:rPr>
                <w:noProof/>
                <w:webHidden/>
              </w:rPr>
              <w:fldChar w:fldCharType="begin"/>
            </w:r>
            <w:r>
              <w:rPr>
                <w:noProof/>
                <w:webHidden/>
              </w:rPr>
              <w:instrText xml:space="preserve"> PAGEREF _Toc435620386 \h </w:instrText>
            </w:r>
            <w:r>
              <w:rPr>
                <w:noProof/>
                <w:webHidden/>
              </w:rPr>
            </w:r>
            <w:r>
              <w:rPr>
                <w:noProof/>
                <w:webHidden/>
              </w:rPr>
              <w:fldChar w:fldCharType="separate"/>
            </w:r>
            <w:r>
              <w:rPr>
                <w:noProof/>
                <w:webHidden/>
              </w:rPr>
              <w:t>2</w:t>
            </w:r>
            <w:r>
              <w:rPr>
                <w:noProof/>
                <w:webHidden/>
              </w:rPr>
              <w:fldChar w:fldCharType="end"/>
            </w:r>
          </w:hyperlink>
        </w:p>
        <w:p w:rsidR="00FC4AE3" w:rsidRDefault="00FC4AE3">
          <w:pPr>
            <w:pStyle w:val="TOC1"/>
            <w:tabs>
              <w:tab w:val="right" w:leader="dot" w:pos="9016"/>
            </w:tabs>
            <w:rPr>
              <w:rFonts w:eastAsiaTheme="minorEastAsia"/>
              <w:noProof/>
              <w:lang w:eastAsia="en-IE"/>
            </w:rPr>
          </w:pPr>
          <w:hyperlink w:anchor="_Toc435620387" w:history="1">
            <w:r w:rsidRPr="007E6483">
              <w:rPr>
                <w:rStyle w:val="Hyperlink"/>
                <w:noProof/>
              </w:rPr>
              <w:t>Report</w:t>
            </w:r>
            <w:r>
              <w:rPr>
                <w:noProof/>
                <w:webHidden/>
              </w:rPr>
              <w:tab/>
            </w:r>
            <w:r>
              <w:rPr>
                <w:noProof/>
                <w:webHidden/>
              </w:rPr>
              <w:fldChar w:fldCharType="begin"/>
            </w:r>
            <w:r>
              <w:rPr>
                <w:noProof/>
                <w:webHidden/>
              </w:rPr>
              <w:instrText xml:space="preserve"> PAGEREF _Toc435620387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88" w:history="1">
            <w:r w:rsidRPr="007E6483">
              <w:rPr>
                <w:rStyle w:val="Hyperlink"/>
                <w:noProof/>
              </w:rPr>
              <w:t>Semaphores</w:t>
            </w:r>
            <w:r>
              <w:rPr>
                <w:noProof/>
                <w:webHidden/>
              </w:rPr>
              <w:tab/>
            </w:r>
            <w:r>
              <w:rPr>
                <w:noProof/>
                <w:webHidden/>
              </w:rPr>
              <w:fldChar w:fldCharType="begin"/>
            </w:r>
            <w:r>
              <w:rPr>
                <w:noProof/>
                <w:webHidden/>
              </w:rPr>
              <w:instrText xml:space="preserve"> PAGEREF _Toc435620388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89" w:history="1">
            <w:r w:rsidRPr="007E6483">
              <w:rPr>
                <w:rStyle w:val="Hyperlink"/>
                <w:noProof/>
              </w:rPr>
              <w:t>Threads</w:t>
            </w:r>
            <w:r>
              <w:rPr>
                <w:noProof/>
                <w:webHidden/>
              </w:rPr>
              <w:tab/>
            </w:r>
            <w:r>
              <w:rPr>
                <w:noProof/>
                <w:webHidden/>
              </w:rPr>
              <w:fldChar w:fldCharType="begin"/>
            </w:r>
            <w:r>
              <w:rPr>
                <w:noProof/>
                <w:webHidden/>
              </w:rPr>
              <w:instrText xml:space="preserve"> PAGEREF _Toc435620389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90" w:history="1">
            <w:r w:rsidRPr="007E6483">
              <w:rPr>
                <w:rStyle w:val="Hyperlink"/>
                <w:noProof/>
              </w:rPr>
              <w:t>Synchronisation</w:t>
            </w:r>
            <w:r>
              <w:rPr>
                <w:noProof/>
                <w:webHidden/>
              </w:rPr>
              <w:tab/>
            </w:r>
            <w:r>
              <w:rPr>
                <w:noProof/>
                <w:webHidden/>
              </w:rPr>
              <w:fldChar w:fldCharType="begin"/>
            </w:r>
            <w:r>
              <w:rPr>
                <w:noProof/>
                <w:webHidden/>
              </w:rPr>
              <w:instrText xml:space="preserve"> PAGEREF _Toc435620390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91" w:history="1">
            <w:r w:rsidRPr="007E6483">
              <w:rPr>
                <w:rStyle w:val="Hyperlink"/>
                <w:noProof/>
              </w:rPr>
              <w:t>Exceptions</w:t>
            </w:r>
            <w:r>
              <w:rPr>
                <w:noProof/>
                <w:webHidden/>
              </w:rPr>
              <w:tab/>
            </w:r>
            <w:r>
              <w:rPr>
                <w:noProof/>
                <w:webHidden/>
              </w:rPr>
              <w:fldChar w:fldCharType="begin"/>
            </w:r>
            <w:r>
              <w:rPr>
                <w:noProof/>
                <w:webHidden/>
              </w:rPr>
              <w:instrText xml:space="preserve"> PAGEREF _Toc435620391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92" w:history="1">
            <w:r w:rsidRPr="007E6483">
              <w:rPr>
                <w:rStyle w:val="Hyperlink"/>
                <w:noProof/>
              </w:rPr>
              <w:t>Documentation</w:t>
            </w:r>
            <w:r>
              <w:rPr>
                <w:noProof/>
                <w:webHidden/>
              </w:rPr>
              <w:tab/>
            </w:r>
            <w:r>
              <w:rPr>
                <w:noProof/>
                <w:webHidden/>
              </w:rPr>
              <w:fldChar w:fldCharType="begin"/>
            </w:r>
            <w:r>
              <w:rPr>
                <w:noProof/>
                <w:webHidden/>
              </w:rPr>
              <w:instrText xml:space="preserve"> PAGEREF _Toc435620392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1"/>
            <w:tabs>
              <w:tab w:val="right" w:leader="dot" w:pos="9016"/>
            </w:tabs>
            <w:rPr>
              <w:rFonts w:eastAsiaTheme="minorEastAsia"/>
              <w:noProof/>
              <w:lang w:eastAsia="en-IE"/>
            </w:rPr>
          </w:pPr>
          <w:hyperlink w:anchor="_Toc435620393" w:history="1">
            <w:r w:rsidRPr="007E6483">
              <w:rPr>
                <w:rStyle w:val="Hyperlink"/>
                <w:noProof/>
              </w:rPr>
              <w:t>Conclusion</w:t>
            </w:r>
            <w:r>
              <w:rPr>
                <w:noProof/>
                <w:webHidden/>
              </w:rPr>
              <w:tab/>
            </w:r>
            <w:r>
              <w:rPr>
                <w:noProof/>
                <w:webHidden/>
              </w:rPr>
              <w:fldChar w:fldCharType="begin"/>
            </w:r>
            <w:r>
              <w:rPr>
                <w:noProof/>
                <w:webHidden/>
              </w:rPr>
              <w:instrText xml:space="preserve"> PAGEREF _Toc435620393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1"/>
            <w:tabs>
              <w:tab w:val="right" w:leader="dot" w:pos="9016"/>
            </w:tabs>
            <w:rPr>
              <w:rFonts w:eastAsiaTheme="minorEastAsia"/>
              <w:noProof/>
              <w:lang w:eastAsia="en-IE"/>
            </w:rPr>
          </w:pPr>
          <w:hyperlink w:anchor="_Toc435620394" w:history="1">
            <w:r w:rsidRPr="007E6483">
              <w:rPr>
                <w:rStyle w:val="Hyperlink"/>
                <w:noProof/>
              </w:rPr>
              <w:t>Testing</w:t>
            </w:r>
            <w:r>
              <w:rPr>
                <w:noProof/>
                <w:webHidden/>
              </w:rPr>
              <w:tab/>
            </w:r>
            <w:r>
              <w:rPr>
                <w:noProof/>
                <w:webHidden/>
              </w:rPr>
              <w:fldChar w:fldCharType="begin"/>
            </w:r>
            <w:r>
              <w:rPr>
                <w:noProof/>
                <w:webHidden/>
              </w:rPr>
              <w:instrText xml:space="preserve"> PAGEREF _Toc435620394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95" w:history="1">
            <w:r w:rsidRPr="007E6483">
              <w:rPr>
                <w:rStyle w:val="Hyperlink"/>
                <w:noProof/>
              </w:rPr>
              <w:t>Unit Test JobQueueTest</w:t>
            </w:r>
            <w:r>
              <w:rPr>
                <w:noProof/>
                <w:webHidden/>
              </w:rPr>
              <w:tab/>
            </w:r>
            <w:r>
              <w:rPr>
                <w:noProof/>
                <w:webHidden/>
              </w:rPr>
              <w:fldChar w:fldCharType="begin"/>
            </w:r>
            <w:r>
              <w:rPr>
                <w:noProof/>
                <w:webHidden/>
              </w:rPr>
              <w:instrText xml:space="preserve"> PAGEREF _Toc435620395 \h </w:instrText>
            </w:r>
            <w:r>
              <w:rPr>
                <w:noProof/>
                <w:webHidden/>
              </w:rPr>
            </w:r>
            <w:r>
              <w:rPr>
                <w:noProof/>
                <w:webHidden/>
              </w:rPr>
              <w:fldChar w:fldCharType="separate"/>
            </w:r>
            <w:r>
              <w:rPr>
                <w:noProof/>
                <w:webHidden/>
              </w:rPr>
              <w:t>3</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96" w:history="1">
            <w:r w:rsidRPr="007E6483">
              <w:rPr>
                <w:rStyle w:val="Hyperlink"/>
                <w:noProof/>
              </w:rPr>
              <w:t>TestJob</w:t>
            </w:r>
            <w:r>
              <w:rPr>
                <w:noProof/>
                <w:webHidden/>
              </w:rPr>
              <w:tab/>
            </w:r>
            <w:r>
              <w:rPr>
                <w:noProof/>
                <w:webHidden/>
              </w:rPr>
              <w:fldChar w:fldCharType="begin"/>
            </w:r>
            <w:r>
              <w:rPr>
                <w:noProof/>
                <w:webHidden/>
              </w:rPr>
              <w:instrText xml:space="preserve"> PAGEREF _Toc435620396 \h </w:instrText>
            </w:r>
            <w:r>
              <w:rPr>
                <w:noProof/>
                <w:webHidden/>
              </w:rPr>
            </w:r>
            <w:r>
              <w:rPr>
                <w:noProof/>
                <w:webHidden/>
              </w:rPr>
              <w:fldChar w:fldCharType="separate"/>
            </w:r>
            <w:r>
              <w:rPr>
                <w:noProof/>
                <w:webHidden/>
              </w:rPr>
              <w:t>6</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397" w:history="1">
            <w:r w:rsidRPr="007E6483">
              <w:rPr>
                <w:rStyle w:val="Hyperlink"/>
                <w:noProof/>
              </w:rPr>
              <w:t>TestErrorJob</w:t>
            </w:r>
            <w:r>
              <w:rPr>
                <w:noProof/>
                <w:webHidden/>
              </w:rPr>
              <w:tab/>
            </w:r>
            <w:r>
              <w:rPr>
                <w:noProof/>
                <w:webHidden/>
              </w:rPr>
              <w:fldChar w:fldCharType="begin"/>
            </w:r>
            <w:r>
              <w:rPr>
                <w:noProof/>
                <w:webHidden/>
              </w:rPr>
              <w:instrText xml:space="preserve"> PAGEREF _Toc435620397 \h </w:instrText>
            </w:r>
            <w:r>
              <w:rPr>
                <w:noProof/>
                <w:webHidden/>
              </w:rPr>
            </w:r>
            <w:r>
              <w:rPr>
                <w:noProof/>
                <w:webHidden/>
              </w:rPr>
              <w:fldChar w:fldCharType="separate"/>
            </w:r>
            <w:r>
              <w:rPr>
                <w:noProof/>
                <w:webHidden/>
              </w:rPr>
              <w:t>6</w:t>
            </w:r>
            <w:r>
              <w:rPr>
                <w:noProof/>
                <w:webHidden/>
              </w:rPr>
              <w:fldChar w:fldCharType="end"/>
            </w:r>
          </w:hyperlink>
        </w:p>
        <w:p w:rsidR="00FC4AE3" w:rsidRDefault="00FC4AE3">
          <w:pPr>
            <w:pStyle w:val="TOC1"/>
            <w:tabs>
              <w:tab w:val="right" w:leader="dot" w:pos="9016"/>
            </w:tabs>
            <w:rPr>
              <w:rFonts w:eastAsiaTheme="minorEastAsia"/>
              <w:noProof/>
              <w:lang w:eastAsia="en-IE"/>
            </w:rPr>
          </w:pPr>
          <w:hyperlink w:anchor="_Toc435620398" w:history="1">
            <w:r w:rsidRPr="007E6483">
              <w:rPr>
                <w:rStyle w:val="Hyperlink"/>
                <w:noProof/>
              </w:rPr>
              <w:t>Conclusion</w:t>
            </w:r>
            <w:r>
              <w:rPr>
                <w:noProof/>
                <w:webHidden/>
              </w:rPr>
              <w:tab/>
            </w:r>
            <w:r>
              <w:rPr>
                <w:noProof/>
                <w:webHidden/>
              </w:rPr>
              <w:fldChar w:fldCharType="begin"/>
            </w:r>
            <w:r>
              <w:rPr>
                <w:noProof/>
                <w:webHidden/>
              </w:rPr>
              <w:instrText xml:space="preserve"> PAGEREF _Toc435620398 \h </w:instrText>
            </w:r>
            <w:r>
              <w:rPr>
                <w:noProof/>
                <w:webHidden/>
              </w:rPr>
            </w:r>
            <w:r>
              <w:rPr>
                <w:noProof/>
                <w:webHidden/>
              </w:rPr>
              <w:fldChar w:fldCharType="separate"/>
            </w:r>
            <w:r>
              <w:rPr>
                <w:noProof/>
                <w:webHidden/>
              </w:rPr>
              <w:t>7</w:t>
            </w:r>
            <w:r>
              <w:rPr>
                <w:noProof/>
                <w:webHidden/>
              </w:rPr>
              <w:fldChar w:fldCharType="end"/>
            </w:r>
          </w:hyperlink>
        </w:p>
        <w:p w:rsidR="00FC4AE3" w:rsidRDefault="00FC4AE3">
          <w:pPr>
            <w:pStyle w:val="TOC1"/>
            <w:tabs>
              <w:tab w:val="right" w:leader="dot" w:pos="9016"/>
            </w:tabs>
            <w:rPr>
              <w:rFonts w:eastAsiaTheme="minorEastAsia"/>
              <w:noProof/>
              <w:lang w:eastAsia="en-IE"/>
            </w:rPr>
          </w:pPr>
          <w:hyperlink w:anchor="_Toc435620399" w:history="1">
            <w:r w:rsidRPr="007E6483">
              <w:rPr>
                <w:rStyle w:val="Hyperlink"/>
                <w:noProof/>
              </w:rPr>
              <w:t>Appendix</w:t>
            </w:r>
            <w:r>
              <w:rPr>
                <w:noProof/>
                <w:webHidden/>
              </w:rPr>
              <w:tab/>
            </w:r>
            <w:r>
              <w:rPr>
                <w:noProof/>
                <w:webHidden/>
              </w:rPr>
              <w:fldChar w:fldCharType="begin"/>
            </w:r>
            <w:r>
              <w:rPr>
                <w:noProof/>
                <w:webHidden/>
              </w:rPr>
              <w:instrText xml:space="preserve"> PAGEREF _Toc435620399 \h </w:instrText>
            </w:r>
            <w:r>
              <w:rPr>
                <w:noProof/>
                <w:webHidden/>
              </w:rPr>
            </w:r>
            <w:r>
              <w:rPr>
                <w:noProof/>
                <w:webHidden/>
              </w:rPr>
              <w:fldChar w:fldCharType="separate"/>
            </w:r>
            <w:r>
              <w:rPr>
                <w:noProof/>
                <w:webHidden/>
              </w:rPr>
              <w:t>7</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400" w:history="1">
            <w:r w:rsidRPr="007E6483">
              <w:rPr>
                <w:rStyle w:val="Hyperlink"/>
                <w:noProof/>
              </w:rPr>
              <w:t>Code</w:t>
            </w:r>
            <w:r>
              <w:rPr>
                <w:noProof/>
                <w:webHidden/>
              </w:rPr>
              <w:tab/>
            </w:r>
            <w:r>
              <w:rPr>
                <w:noProof/>
                <w:webHidden/>
              </w:rPr>
              <w:fldChar w:fldCharType="begin"/>
            </w:r>
            <w:r>
              <w:rPr>
                <w:noProof/>
                <w:webHidden/>
              </w:rPr>
              <w:instrText xml:space="preserve"> PAGEREF _Toc435620400 \h </w:instrText>
            </w:r>
            <w:r>
              <w:rPr>
                <w:noProof/>
                <w:webHidden/>
              </w:rPr>
            </w:r>
            <w:r>
              <w:rPr>
                <w:noProof/>
                <w:webHidden/>
              </w:rPr>
              <w:fldChar w:fldCharType="separate"/>
            </w:r>
            <w:r>
              <w:rPr>
                <w:noProof/>
                <w:webHidden/>
              </w:rPr>
              <w:t>7</w:t>
            </w:r>
            <w:r>
              <w:rPr>
                <w:noProof/>
                <w:webHidden/>
              </w:rPr>
              <w:fldChar w:fldCharType="end"/>
            </w:r>
          </w:hyperlink>
        </w:p>
        <w:p w:rsidR="00FC4AE3" w:rsidRDefault="00FC4AE3">
          <w:pPr>
            <w:pStyle w:val="TOC3"/>
            <w:tabs>
              <w:tab w:val="right" w:leader="dot" w:pos="9016"/>
            </w:tabs>
            <w:rPr>
              <w:rFonts w:eastAsiaTheme="minorEastAsia"/>
              <w:noProof/>
              <w:lang w:eastAsia="en-IE"/>
            </w:rPr>
          </w:pPr>
          <w:hyperlink w:anchor="_Toc435620401" w:history="1">
            <w:r w:rsidRPr="007E6483">
              <w:rPr>
                <w:rStyle w:val="Hyperlink"/>
                <w:noProof/>
              </w:rPr>
              <w:t>Class JobQueue</w:t>
            </w:r>
            <w:r>
              <w:rPr>
                <w:noProof/>
                <w:webHidden/>
              </w:rPr>
              <w:tab/>
            </w:r>
            <w:r>
              <w:rPr>
                <w:noProof/>
                <w:webHidden/>
              </w:rPr>
              <w:fldChar w:fldCharType="begin"/>
            </w:r>
            <w:r>
              <w:rPr>
                <w:noProof/>
                <w:webHidden/>
              </w:rPr>
              <w:instrText xml:space="preserve"> PAGEREF _Toc435620401 \h </w:instrText>
            </w:r>
            <w:r>
              <w:rPr>
                <w:noProof/>
                <w:webHidden/>
              </w:rPr>
            </w:r>
            <w:r>
              <w:rPr>
                <w:noProof/>
                <w:webHidden/>
              </w:rPr>
              <w:fldChar w:fldCharType="separate"/>
            </w:r>
            <w:r>
              <w:rPr>
                <w:noProof/>
                <w:webHidden/>
              </w:rPr>
              <w:t>7</w:t>
            </w:r>
            <w:r>
              <w:rPr>
                <w:noProof/>
                <w:webHidden/>
              </w:rPr>
              <w:fldChar w:fldCharType="end"/>
            </w:r>
          </w:hyperlink>
        </w:p>
        <w:p w:rsidR="00FC4AE3" w:rsidRDefault="00FC4AE3">
          <w:pPr>
            <w:pStyle w:val="TOC3"/>
            <w:tabs>
              <w:tab w:val="right" w:leader="dot" w:pos="9016"/>
            </w:tabs>
            <w:rPr>
              <w:rFonts w:eastAsiaTheme="minorEastAsia"/>
              <w:noProof/>
              <w:lang w:eastAsia="en-IE"/>
            </w:rPr>
          </w:pPr>
          <w:hyperlink w:anchor="_Toc435620402" w:history="1">
            <w:r w:rsidRPr="007E6483">
              <w:rPr>
                <w:rStyle w:val="Hyperlink"/>
                <w:noProof/>
              </w:rPr>
              <w:t>Class QueueThread</w:t>
            </w:r>
            <w:r>
              <w:rPr>
                <w:noProof/>
                <w:webHidden/>
              </w:rPr>
              <w:tab/>
            </w:r>
            <w:r>
              <w:rPr>
                <w:noProof/>
                <w:webHidden/>
              </w:rPr>
              <w:fldChar w:fldCharType="begin"/>
            </w:r>
            <w:r>
              <w:rPr>
                <w:noProof/>
                <w:webHidden/>
              </w:rPr>
              <w:instrText xml:space="preserve"> PAGEREF _Toc435620402 \h </w:instrText>
            </w:r>
            <w:r>
              <w:rPr>
                <w:noProof/>
                <w:webHidden/>
              </w:rPr>
            </w:r>
            <w:r>
              <w:rPr>
                <w:noProof/>
                <w:webHidden/>
              </w:rPr>
              <w:fldChar w:fldCharType="separate"/>
            </w:r>
            <w:r>
              <w:rPr>
                <w:noProof/>
                <w:webHidden/>
              </w:rPr>
              <w:t>11</w:t>
            </w:r>
            <w:r>
              <w:rPr>
                <w:noProof/>
                <w:webHidden/>
              </w:rPr>
              <w:fldChar w:fldCharType="end"/>
            </w:r>
          </w:hyperlink>
        </w:p>
        <w:p w:rsidR="00FC4AE3" w:rsidRDefault="00FC4AE3">
          <w:pPr>
            <w:pStyle w:val="TOC3"/>
            <w:tabs>
              <w:tab w:val="right" w:leader="dot" w:pos="9016"/>
            </w:tabs>
            <w:rPr>
              <w:rFonts w:eastAsiaTheme="minorEastAsia"/>
              <w:noProof/>
              <w:lang w:eastAsia="en-IE"/>
            </w:rPr>
          </w:pPr>
          <w:hyperlink w:anchor="_Toc435620403" w:history="1">
            <w:r w:rsidRPr="007E6483">
              <w:rPr>
                <w:rStyle w:val="Hyperlink"/>
                <w:noProof/>
              </w:rPr>
              <w:t>Interface Job</w:t>
            </w:r>
            <w:r>
              <w:rPr>
                <w:noProof/>
                <w:webHidden/>
              </w:rPr>
              <w:tab/>
            </w:r>
            <w:r>
              <w:rPr>
                <w:noProof/>
                <w:webHidden/>
              </w:rPr>
              <w:fldChar w:fldCharType="begin"/>
            </w:r>
            <w:r>
              <w:rPr>
                <w:noProof/>
                <w:webHidden/>
              </w:rPr>
              <w:instrText xml:space="preserve"> PAGEREF _Toc435620403 \h </w:instrText>
            </w:r>
            <w:r>
              <w:rPr>
                <w:noProof/>
                <w:webHidden/>
              </w:rPr>
            </w:r>
            <w:r>
              <w:rPr>
                <w:noProof/>
                <w:webHidden/>
              </w:rPr>
              <w:fldChar w:fldCharType="separate"/>
            </w:r>
            <w:r>
              <w:rPr>
                <w:noProof/>
                <w:webHidden/>
              </w:rPr>
              <w:t>12</w:t>
            </w:r>
            <w:r>
              <w:rPr>
                <w:noProof/>
                <w:webHidden/>
              </w:rPr>
              <w:fldChar w:fldCharType="end"/>
            </w:r>
          </w:hyperlink>
        </w:p>
        <w:p w:rsidR="00FC4AE3" w:rsidRDefault="00FC4AE3">
          <w:pPr>
            <w:pStyle w:val="TOC2"/>
            <w:tabs>
              <w:tab w:val="right" w:leader="dot" w:pos="9016"/>
            </w:tabs>
            <w:rPr>
              <w:rFonts w:eastAsiaTheme="minorEastAsia"/>
              <w:noProof/>
              <w:lang w:eastAsia="en-IE"/>
            </w:rPr>
          </w:pPr>
          <w:hyperlink w:anchor="_Toc435620404" w:history="1">
            <w:r w:rsidRPr="007E6483">
              <w:rPr>
                <w:rStyle w:val="Hyperlink"/>
                <w:noProof/>
              </w:rPr>
              <w:t>Test Log File</w:t>
            </w:r>
            <w:r>
              <w:rPr>
                <w:noProof/>
                <w:webHidden/>
              </w:rPr>
              <w:tab/>
            </w:r>
            <w:r>
              <w:rPr>
                <w:noProof/>
                <w:webHidden/>
              </w:rPr>
              <w:fldChar w:fldCharType="begin"/>
            </w:r>
            <w:r>
              <w:rPr>
                <w:noProof/>
                <w:webHidden/>
              </w:rPr>
              <w:instrText xml:space="preserve"> PAGEREF _Toc435620404 \h </w:instrText>
            </w:r>
            <w:r>
              <w:rPr>
                <w:noProof/>
                <w:webHidden/>
              </w:rPr>
            </w:r>
            <w:r>
              <w:rPr>
                <w:noProof/>
                <w:webHidden/>
              </w:rPr>
              <w:fldChar w:fldCharType="separate"/>
            </w:r>
            <w:r>
              <w:rPr>
                <w:noProof/>
                <w:webHidden/>
              </w:rPr>
              <w:t>14</w:t>
            </w:r>
            <w:r>
              <w:rPr>
                <w:noProof/>
                <w:webHidden/>
              </w:rPr>
              <w:fldChar w:fldCharType="end"/>
            </w:r>
          </w:hyperlink>
        </w:p>
        <w:p w:rsidR="009E42A4" w:rsidRDefault="009E42A4">
          <w:r>
            <w:rPr>
              <w:b/>
              <w:bCs/>
              <w:noProof/>
            </w:rPr>
            <w:fldChar w:fldCharType="end"/>
          </w:r>
        </w:p>
      </w:sdtContent>
    </w:sdt>
    <w:p w:rsidR="009E42A4" w:rsidRPr="009E42A4" w:rsidRDefault="009E42A4" w:rsidP="009E42A4"/>
    <w:p w:rsidR="004025BE" w:rsidRDefault="004025BE" w:rsidP="004025BE">
      <w:pPr>
        <w:pStyle w:val="Heading1"/>
      </w:pPr>
      <w:bookmarkStart w:id="1" w:name="_Toc435620385"/>
      <w:r>
        <w:t>Introduction</w:t>
      </w:r>
      <w:bookmarkEnd w:id="1"/>
    </w:p>
    <w:p w:rsidR="003E22FE" w:rsidRDefault="004025BE" w:rsidP="00383344">
      <w:r>
        <w:t>In Workflow Systems</w:t>
      </w:r>
      <w:r w:rsidR="00A93493">
        <w:t xml:space="preserve"> </w:t>
      </w:r>
      <w:r w:rsidR="00A93493">
        <w:fldChar w:fldCharType="begin"/>
      </w:r>
      <w:r w:rsidR="00A93493">
        <w:instrText xml:space="preserve"> ADDIN EN.CITE &lt;EndNote&gt;&lt;Cite&gt;&lt;Author&gt;Workflow&lt;/Author&gt;&lt;Year&gt;1995&lt;/Year&gt;&lt;IDText&gt;The Workflow Reference Model&lt;/IDText&gt;&lt;DisplayText&gt;(Coalition, 1995)&lt;/DisplayText&gt;&lt;record&gt;&lt;keywords&gt;&lt;keyword&gt;:-&lt;/keyword&gt;&lt;/keywords&gt;&lt;urls&gt;&lt;related-urls&gt;&lt;url&gt;http://www.wfmc.org/standards/docs/tc003v11.pdf&lt;/url&gt;&lt;/related-urls&gt;&lt;/urls&gt;&lt;titles&gt;&lt;title&gt;The Workflow Reference Model&lt;/title&gt;&lt;/titles&gt;&lt;contributors&gt;&lt;authors&gt;&lt;author&gt;Workflow Management Coalition&lt;/author&gt;&lt;/authors&gt;&lt;/contributors&gt;&lt;added-date format="utc"&gt;1445436270&lt;/added-date&gt;&lt;ref-type name="Web Page"&gt;12&lt;/ref-type&gt;&lt;dates&gt;&lt;year&gt;1995&lt;/year&gt;&lt;/dates&gt;&lt;rec-number&gt;28&lt;/rec-number&gt;&lt;last-updated-date format="utc"&gt;1445436366&lt;/last-updated-date&gt;&lt;/record&gt;&lt;/Cite&gt;&lt;/EndNote&gt;</w:instrText>
      </w:r>
      <w:r w:rsidR="00A93493">
        <w:fldChar w:fldCharType="separate"/>
      </w:r>
      <w:r w:rsidR="00A93493">
        <w:rPr>
          <w:noProof/>
        </w:rPr>
        <w:t>(</w:t>
      </w:r>
      <w:r w:rsidR="00A93493">
        <w:rPr>
          <w:shd w:val="clear" w:color="auto" w:fill="FFFFFF"/>
        </w:rPr>
        <w:t>Workflow Management Coalition</w:t>
      </w:r>
      <w:r w:rsidR="00A93493">
        <w:rPr>
          <w:noProof/>
        </w:rPr>
        <w:t>, 1995)</w:t>
      </w:r>
      <w:r w:rsidR="00A93493">
        <w:fldChar w:fldCharType="end"/>
      </w:r>
      <w:r>
        <w:t xml:space="preserve"> a workflow contains a number of jobs to be carried out. To facilitate distribution and resource management Job Queues are used. Job Queues contains jobs from many workflows and are a means to use computer resources efficiently by being job unaware. </w:t>
      </w:r>
      <w:r w:rsidR="003E22FE">
        <w:t xml:space="preserve">The job knows what to do. </w:t>
      </w:r>
      <w:r>
        <w:t xml:space="preserve">Workflow jobs are sent to a queue to be executed. The queue then takes a job out of the queue </w:t>
      </w:r>
      <w:r w:rsidR="00194F32">
        <w:t xml:space="preserve">when resources are available </w:t>
      </w:r>
      <w:r>
        <w:t>and executes the job.</w:t>
      </w:r>
    </w:p>
    <w:p w:rsidR="000172DE" w:rsidRDefault="003E22FE" w:rsidP="004025BE">
      <w:bookmarkStart w:id="2" w:name="_Toc435620386"/>
      <w:r w:rsidRPr="003E22FE">
        <w:rPr>
          <w:rStyle w:val="Heading1Char"/>
        </w:rPr>
        <w:t>Requirements</w:t>
      </w:r>
      <w:bookmarkEnd w:id="2"/>
      <w:r w:rsidR="000172DE" w:rsidRPr="003E22FE">
        <w:rPr>
          <w:rStyle w:val="Heading1Char"/>
        </w:rPr>
        <w:t xml:space="preserve"> </w:t>
      </w:r>
      <w:r w:rsidR="000172DE" w:rsidRPr="003E22FE">
        <w:rPr>
          <w:rStyle w:val="Heading1Char"/>
        </w:rPr>
        <w:br/>
      </w:r>
      <w:proofErr w:type="gramStart"/>
      <w:r w:rsidR="000172DE">
        <w:t>Only</w:t>
      </w:r>
      <w:proofErr w:type="gramEnd"/>
      <w:r w:rsidR="000172DE">
        <w:t xml:space="preserve"> a certain amount of threads can be started by the queue to not overload the system.</w:t>
      </w:r>
      <w:r w:rsidR="000172DE">
        <w:br/>
        <w:t>Only a certain amount of jobs waiting is allowed. If the number of jobs waiting is at the maximum amount the queue does not accept further jobs to be added to the queue.</w:t>
      </w:r>
      <w:r w:rsidR="000172DE">
        <w:br/>
        <w:t>When the queue is shutdown all jobs within the queue have to be finished before the shutdown.</w:t>
      </w:r>
    </w:p>
    <w:p w:rsidR="00FC0942" w:rsidRDefault="00FC0942" w:rsidP="004025BE"/>
    <w:p w:rsidR="00302F8B" w:rsidRDefault="00302F8B" w:rsidP="00383344">
      <w:pPr>
        <w:pStyle w:val="Heading1"/>
      </w:pPr>
      <w:bookmarkStart w:id="3" w:name="_Toc435620387"/>
      <w:r>
        <w:lastRenderedPageBreak/>
        <w:t>Report</w:t>
      </w:r>
      <w:bookmarkEnd w:id="3"/>
    </w:p>
    <w:p w:rsidR="00302F8B" w:rsidRDefault="00B815A5" w:rsidP="00302F8B">
      <w:r>
        <w:t>The assignment is to create a</w:t>
      </w:r>
      <w:r w:rsidR="00302F8B">
        <w:t xml:space="preserve"> software artefact with three items from the list given selected.</w:t>
      </w:r>
    </w:p>
    <w:p w:rsidR="00302F8B" w:rsidRDefault="00302F8B" w:rsidP="00302F8B">
      <w:r>
        <w:t>This Assignment selected Semaphores, Threads and Synchronisation.</w:t>
      </w:r>
    </w:p>
    <w:p w:rsidR="00302F8B" w:rsidRDefault="00302F8B" w:rsidP="00302F8B">
      <w:pPr>
        <w:pStyle w:val="Heading2"/>
      </w:pPr>
      <w:bookmarkStart w:id="4" w:name="_Toc435620388"/>
      <w:r>
        <w:t>Semaphores</w:t>
      </w:r>
      <w:bookmarkEnd w:id="4"/>
    </w:p>
    <w:p w:rsidR="00302F8B" w:rsidRDefault="00302F8B" w:rsidP="00302F8B">
      <w:r>
        <w:t>The artefact uses 2 Semaphores for:</w:t>
      </w:r>
    </w:p>
    <w:p w:rsidR="00302F8B" w:rsidRDefault="00302F8B" w:rsidP="00302F8B">
      <w:pPr>
        <w:pStyle w:val="ListParagraph"/>
        <w:numPr>
          <w:ilvl w:val="0"/>
          <w:numId w:val="1"/>
        </w:numPr>
      </w:pPr>
      <w:r>
        <w:t>Limiting the number of jobs, whic</w:t>
      </w:r>
      <w:r w:rsidR="00E03954">
        <w:t xml:space="preserve">h can be submitted to the queue (method </w:t>
      </w:r>
      <w:proofErr w:type="gramStart"/>
      <w:r w:rsidR="00E03954">
        <w:t>add(</w:t>
      </w:r>
      <w:proofErr w:type="gramEnd"/>
      <w:r w:rsidR="00E03954">
        <w:t>job)).</w:t>
      </w:r>
    </w:p>
    <w:p w:rsidR="00E03954" w:rsidRDefault="00E03954" w:rsidP="00302F8B">
      <w:pPr>
        <w:pStyle w:val="ListParagraph"/>
        <w:numPr>
          <w:ilvl w:val="0"/>
          <w:numId w:val="1"/>
        </w:numPr>
      </w:pPr>
      <w:r>
        <w:t xml:space="preserve">Holding Threads in a waiting condition until a job becomes available (method </w:t>
      </w:r>
      <w:proofErr w:type="gramStart"/>
      <w:r>
        <w:t>getJob(</w:t>
      </w:r>
      <w:proofErr w:type="gramEnd"/>
      <w:r>
        <w:t>)).</w:t>
      </w:r>
    </w:p>
    <w:p w:rsidR="00E03954" w:rsidRDefault="00E03954" w:rsidP="00E03954">
      <w:pPr>
        <w:pStyle w:val="Heading2"/>
      </w:pPr>
      <w:bookmarkStart w:id="5" w:name="_Toc435620389"/>
      <w:r>
        <w:t>Threads</w:t>
      </w:r>
      <w:bookmarkEnd w:id="5"/>
    </w:p>
    <w:p w:rsidR="00E03954" w:rsidRDefault="00E03954" w:rsidP="00E03954">
      <w:r>
        <w:t>The artefact uses 10 threads to execute the jobs in the queue.</w:t>
      </w:r>
    </w:p>
    <w:p w:rsidR="00E03954" w:rsidRDefault="00E03954" w:rsidP="00E03954">
      <w:pPr>
        <w:pStyle w:val="Heading2"/>
      </w:pPr>
      <w:bookmarkStart w:id="6" w:name="_Toc435620390"/>
      <w:r>
        <w:t>Synchronisation</w:t>
      </w:r>
      <w:bookmarkEnd w:id="6"/>
    </w:p>
    <w:p w:rsidR="00E03954" w:rsidRDefault="00E03954" w:rsidP="00E03954">
      <w:r>
        <w:t>The artefact uses a synchronised block in the setRunning method to ensure the state of running is manipulated only by one thread at the time and after the state of the instance is valid.</w:t>
      </w:r>
    </w:p>
    <w:p w:rsidR="009E42A4" w:rsidRDefault="009E42A4" w:rsidP="009E42A4">
      <w:pPr>
        <w:pStyle w:val="Heading2"/>
      </w:pPr>
      <w:bookmarkStart w:id="7" w:name="_Toc435620391"/>
      <w:r>
        <w:t>Exceptions</w:t>
      </w:r>
      <w:bookmarkEnd w:id="7"/>
    </w:p>
    <w:p w:rsidR="009E42A4" w:rsidRPr="009E42A4" w:rsidRDefault="009E42A4" w:rsidP="009E42A4">
      <w:r>
        <w:t xml:space="preserve">Exceptions are handled by a special function. If a different handling is required </w:t>
      </w:r>
      <w:r w:rsidR="008C3DFD">
        <w:t>the class can be sub classed and the handler function overwritten.</w:t>
      </w:r>
    </w:p>
    <w:p w:rsidR="00E03954" w:rsidRDefault="00E03954" w:rsidP="00E03954">
      <w:pPr>
        <w:pStyle w:val="Heading2"/>
      </w:pPr>
      <w:bookmarkStart w:id="8" w:name="_Toc435620392"/>
      <w:r>
        <w:t>Documentation</w:t>
      </w:r>
      <w:bookmarkEnd w:id="8"/>
    </w:p>
    <w:p w:rsidR="00E03954" w:rsidRDefault="00E03954" w:rsidP="00E03954">
      <w:r>
        <w:t>The documentation of the code is contained in the code.</w:t>
      </w:r>
    </w:p>
    <w:p w:rsidR="009E42A4" w:rsidRDefault="009E42A4" w:rsidP="009E42A4">
      <w:pPr>
        <w:pStyle w:val="Heading1"/>
      </w:pPr>
      <w:bookmarkStart w:id="9" w:name="_Toc435620393"/>
      <w:r>
        <w:t>Conclusion</w:t>
      </w:r>
      <w:bookmarkEnd w:id="9"/>
    </w:p>
    <w:p w:rsidR="009E42A4" w:rsidRDefault="009E42A4" w:rsidP="009E42A4">
      <w:r>
        <w:t>The challenge in this assignment is the testing as in concurrent applications, there are not many moments where the state of the object under test can be safely described. In my testing code I tried to establish a stable environment by waiting for a second.</w:t>
      </w:r>
    </w:p>
    <w:p w:rsidR="009E42A4" w:rsidRPr="009E42A4" w:rsidRDefault="009E42A4" w:rsidP="009E42A4"/>
    <w:p w:rsidR="00383344" w:rsidRDefault="00036C62" w:rsidP="00383344">
      <w:pPr>
        <w:pStyle w:val="Heading1"/>
      </w:pPr>
      <w:bookmarkStart w:id="10" w:name="_Toc435620394"/>
      <w:r>
        <w:t>Testing</w:t>
      </w:r>
      <w:bookmarkEnd w:id="10"/>
    </w:p>
    <w:p w:rsidR="00036C62" w:rsidRDefault="00036C62" w:rsidP="00036C62">
      <w:pPr>
        <w:pStyle w:val="Heading2"/>
      </w:pPr>
      <w:bookmarkStart w:id="11" w:name="_Toc435620395"/>
      <w:r>
        <w:t>Unit Test JobQueueTest</w:t>
      </w:r>
      <w:bookmarkEnd w:id="11"/>
    </w:p>
    <w:p w:rsidR="00036C62" w:rsidRPr="00E00936" w:rsidRDefault="00036C62" w:rsidP="00E00936">
      <w:pPr>
        <w:pStyle w:val="Code"/>
        <w:rPr>
          <w:szCs w:val="22"/>
        </w:rPr>
      </w:pPr>
      <w:proofErr w:type="gramStart"/>
      <w:r w:rsidRPr="00E00936">
        <w:rPr>
          <w:szCs w:val="22"/>
        </w:rPr>
        <w:t>package</w:t>
      </w:r>
      <w:proofErr w:type="gramEnd"/>
      <w:r w:rsidRPr="00E00936">
        <w:rPr>
          <w:szCs w:val="22"/>
        </w:rPr>
        <w:t xml:space="preserve"> jobqueue;</w:t>
      </w:r>
    </w:p>
    <w:p w:rsidR="00036C62" w:rsidRPr="00E00936" w:rsidRDefault="00036C62" w:rsidP="00E00936">
      <w:pPr>
        <w:pStyle w:val="Code"/>
        <w:rPr>
          <w:szCs w:val="22"/>
        </w:rPr>
      </w:pP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java.util.ArrayList;</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java.util.concurrent.Semaphore;</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java.util.logging.Level;</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java.util.logging.Logger;</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junit.framework.TestCase;</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w:t>
      </w:r>
    </w:p>
    <w:p w:rsidR="00036C62" w:rsidRPr="00E00936" w:rsidRDefault="00036C62" w:rsidP="00E00936">
      <w:pPr>
        <w:pStyle w:val="Code"/>
        <w:rPr>
          <w:szCs w:val="22"/>
        </w:rPr>
      </w:pPr>
      <w:r w:rsidRPr="00E00936">
        <w:rPr>
          <w:szCs w:val="22"/>
        </w:rPr>
        <w:t xml:space="preserve"> *</w:t>
      </w:r>
    </w:p>
    <w:p w:rsidR="00036C62" w:rsidRPr="00E00936" w:rsidRDefault="00036C62" w:rsidP="00E00936">
      <w:pPr>
        <w:pStyle w:val="Code"/>
        <w:rPr>
          <w:szCs w:val="22"/>
        </w:rPr>
      </w:pPr>
      <w:r w:rsidRPr="00E00936">
        <w:rPr>
          <w:szCs w:val="22"/>
        </w:rPr>
        <w:t xml:space="preserve"> * @author L00131070</w:t>
      </w:r>
    </w:p>
    <w:p w:rsidR="00036C62" w:rsidRPr="00E00936" w:rsidRDefault="00036C62" w:rsidP="00E00936">
      <w:pPr>
        <w:pStyle w:val="Code"/>
        <w:rPr>
          <w:szCs w:val="22"/>
        </w:rPr>
      </w:pPr>
      <w:r w:rsidRPr="00E00936">
        <w:rPr>
          <w:szCs w:val="22"/>
        </w:rPr>
        <w:t xml:space="preserve"> */</w:t>
      </w:r>
    </w:p>
    <w:p w:rsidR="00036C62" w:rsidRPr="00E00936" w:rsidRDefault="00036C62" w:rsidP="00E00936">
      <w:pPr>
        <w:pStyle w:val="Code"/>
        <w:rPr>
          <w:szCs w:val="22"/>
        </w:rPr>
      </w:pPr>
      <w:proofErr w:type="gramStart"/>
      <w:r w:rsidRPr="00E00936">
        <w:rPr>
          <w:szCs w:val="22"/>
        </w:rPr>
        <w:t>public</w:t>
      </w:r>
      <w:proofErr w:type="gramEnd"/>
      <w:r w:rsidRPr="00E00936">
        <w:rPr>
          <w:szCs w:val="22"/>
        </w:rPr>
        <w:t xml:space="preserve"> class JobQueueTest extends TestCase {</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Override</w:t>
      </w:r>
    </w:p>
    <w:p w:rsidR="00036C62" w:rsidRPr="00E00936" w:rsidRDefault="00036C62" w:rsidP="00E00936">
      <w:pPr>
        <w:pStyle w:val="Code"/>
        <w:rPr>
          <w:szCs w:val="22"/>
        </w:rPr>
      </w:pPr>
      <w:r w:rsidRPr="00E00936">
        <w:rPr>
          <w:szCs w:val="22"/>
        </w:rPr>
        <w:tab/>
      </w:r>
      <w:proofErr w:type="gramStart"/>
      <w:r w:rsidRPr="00E00936">
        <w:rPr>
          <w:szCs w:val="22"/>
        </w:rPr>
        <w:t>protected</w:t>
      </w:r>
      <w:proofErr w:type="gramEnd"/>
      <w:r w:rsidRPr="00E00936">
        <w:rPr>
          <w:szCs w:val="22"/>
        </w:rPr>
        <w:t xml:space="preserve"> void setUp() throws Exception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uper.setUp(</w:t>
      </w:r>
      <w:proofErr w:type="gramEnd"/>
      <w:r w:rsidRPr="00E00936">
        <w:rPr>
          <w:szCs w:val="22"/>
        </w:rPr>
        <w:t>);</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Override</w:t>
      </w:r>
    </w:p>
    <w:p w:rsidR="00036C62" w:rsidRPr="00E00936" w:rsidRDefault="00036C62" w:rsidP="00E00936">
      <w:pPr>
        <w:pStyle w:val="Code"/>
        <w:rPr>
          <w:szCs w:val="22"/>
        </w:rPr>
      </w:pPr>
      <w:r w:rsidRPr="00E00936">
        <w:rPr>
          <w:szCs w:val="22"/>
        </w:rPr>
        <w:lastRenderedPageBreak/>
        <w:tab/>
      </w:r>
      <w:proofErr w:type="gramStart"/>
      <w:r w:rsidRPr="00E00936">
        <w:rPr>
          <w:szCs w:val="22"/>
        </w:rPr>
        <w:t>protected</w:t>
      </w:r>
      <w:proofErr w:type="gramEnd"/>
      <w:r w:rsidRPr="00E00936">
        <w:rPr>
          <w:szCs w:val="22"/>
        </w:rPr>
        <w:t xml:space="preserve"> void tearDown() throws Exception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uper.tearDown(</w:t>
      </w:r>
      <w:proofErr w:type="gramEnd"/>
      <w:r w:rsidRPr="00E00936">
        <w:rPr>
          <w:szCs w:val="22"/>
        </w:rPr>
        <w:t>);</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constructor method, of class JobQueue.</w:t>
      </w:r>
    </w:p>
    <w:p w:rsidR="00036C62" w:rsidRPr="00E00936" w:rsidRDefault="00036C62" w:rsidP="00E00936">
      <w:pPr>
        <w:pStyle w:val="Code"/>
        <w:rPr>
          <w:szCs w:val="22"/>
        </w:rPr>
      </w:pPr>
      <w:r w:rsidRPr="00E00936">
        <w:rPr>
          <w:szCs w:val="22"/>
        </w:rPr>
        <w:tab/>
        <w:t xml:space="preserve"> * </w:t>
      </w:r>
    </w:p>
    <w:p w:rsidR="00036C62" w:rsidRPr="00E00936" w:rsidRDefault="00036C62" w:rsidP="00E00936">
      <w:pPr>
        <w:pStyle w:val="Code"/>
        <w:rPr>
          <w:szCs w:val="22"/>
        </w:rPr>
      </w:pPr>
      <w:r w:rsidRPr="00E00936">
        <w:rPr>
          <w:szCs w:val="22"/>
        </w:rPr>
        <w:tab/>
        <w:t xml:space="preserve"> * @throws InterruptedException</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testJobQueue() throws InterruptedException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JobQueue");</w:t>
      </w:r>
    </w:p>
    <w:p w:rsidR="00036C62" w:rsidRPr="00E00936" w:rsidRDefault="00036C62" w:rsidP="00E00936">
      <w:pPr>
        <w:pStyle w:val="Code"/>
        <w:rPr>
          <w:szCs w:val="22"/>
        </w:rPr>
      </w:pPr>
      <w:r w:rsidRPr="00E00936">
        <w:rPr>
          <w:szCs w:val="22"/>
        </w:rPr>
        <w:tab/>
      </w:r>
      <w:r w:rsidRPr="00E00936">
        <w:rPr>
          <w:szCs w:val="22"/>
        </w:rPr>
        <w:tab/>
        <w:t xml:space="preserve">JobQueue queue = new </w:t>
      </w:r>
      <w:proofErr w:type="gramStart"/>
      <w:r w:rsidRPr="00E00936">
        <w:rPr>
          <w:szCs w:val="22"/>
        </w:rPr>
        <w:t>JobQueue(</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 != null);</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isRunning());</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Thread.sleep(</w:t>
      </w:r>
      <w:proofErr w:type="gramEnd"/>
      <w:r w:rsidRPr="00E00936">
        <w:rPr>
          <w:szCs w:val="22"/>
        </w:rPr>
        <w:t>50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Queue shutdown");</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setRunning(</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isRunning());</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Thread.sleep(</w:t>
      </w:r>
      <w:proofErr w:type="gramEnd"/>
      <w:r w:rsidRPr="00E00936">
        <w:rPr>
          <w:szCs w:val="22"/>
        </w:rPr>
        <w:t>50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Queue startup");</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setRunning(</w:t>
      </w:r>
      <w:proofErr w:type="gramEnd"/>
      <w:r w:rsidRPr="00E00936">
        <w:rPr>
          <w:szCs w:val="22"/>
        </w:rPr>
        <w:t>true);</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isRunning());</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 testConstructor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add method, of class JobQueue.</w:t>
      </w:r>
    </w:p>
    <w:p w:rsidR="00036C62" w:rsidRPr="00E00936" w:rsidRDefault="00036C62" w:rsidP="00E00936">
      <w:pPr>
        <w:pStyle w:val="Code"/>
        <w:rPr>
          <w:szCs w:val="22"/>
        </w:rPr>
      </w:pPr>
      <w:r w:rsidRPr="00E00936">
        <w:rPr>
          <w:szCs w:val="22"/>
        </w:rPr>
        <w:tab/>
        <w:t xml:space="preserve"> * </w:t>
      </w:r>
    </w:p>
    <w:p w:rsidR="00036C62" w:rsidRPr="00E00936" w:rsidRDefault="00036C62" w:rsidP="00E00936">
      <w:pPr>
        <w:pStyle w:val="Code"/>
        <w:rPr>
          <w:szCs w:val="22"/>
        </w:rPr>
      </w:pPr>
      <w:r w:rsidRPr="00E00936">
        <w:rPr>
          <w:szCs w:val="22"/>
        </w:rPr>
        <w:tab/>
        <w:t xml:space="preserve"> * @throws InterruptedException</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testAdd() throws InterruptedException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Add");</w:t>
      </w:r>
    </w:p>
    <w:p w:rsidR="00036C62" w:rsidRPr="00E00936" w:rsidRDefault="00036C62" w:rsidP="00E00936">
      <w:pPr>
        <w:pStyle w:val="Code"/>
        <w:rPr>
          <w:szCs w:val="22"/>
        </w:rPr>
      </w:pPr>
      <w:r w:rsidRPr="00E00936">
        <w:rPr>
          <w:szCs w:val="22"/>
        </w:rPr>
        <w:tab/>
      </w:r>
      <w:r w:rsidRPr="00E00936">
        <w:rPr>
          <w:szCs w:val="22"/>
        </w:rPr>
        <w:tab/>
        <w:t xml:space="preserve">JobQueue queue = new </w:t>
      </w:r>
      <w:proofErr w:type="gramStart"/>
      <w:r w:rsidRPr="00E00936">
        <w:rPr>
          <w:szCs w:val="22"/>
        </w:rPr>
        <w:t>JobQueue(</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if</w:t>
      </w:r>
      <w:proofErr w:type="gramEnd"/>
      <w:r w:rsidRPr="00E00936">
        <w:rPr>
          <w:szCs w:val="22"/>
        </w:rPr>
        <w:t xml:space="preserve"> (queue.add(null)) {</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proofErr w:type="gramStart"/>
      <w:r w:rsidRPr="00E00936">
        <w:rPr>
          <w:szCs w:val="22"/>
        </w:rPr>
        <w:t>fail(</w:t>
      </w:r>
      <w:proofErr w:type="gramEnd"/>
      <w:r w:rsidRPr="00E00936">
        <w:rPr>
          <w:szCs w:val="22"/>
        </w:rPr>
        <w:t>" NULL JOB");</w:t>
      </w:r>
    </w:p>
    <w:p w:rsidR="00036C62" w:rsidRPr="00E00936" w:rsidRDefault="00036C62" w:rsidP="00E00936">
      <w:pPr>
        <w:pStyle w:val="Code"/>
        <w:rPr>
          <w:szCs w:val="22"/>
        </w:rPr>
      </w:pPr>
      <w:r w:rsidRPr="00E00936">
        <w:rPr>
          <w:szCs w:val="22"/>
        </w:rPr>
        <w:tab/>
      </w:r>
      <w:r w:rsidRPr="00E00936">
        <w:rPr>
          <w:szCs w:val="22"/>
        </w:rPr>
        <w:tab/>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for</w:t>
      </w:r>
      <w:proofErr w:type="gramEnd"/>
      <w:r w:rsidRPr="00E00936">
        <w:rPr>
          <w:szCs w:val="22"/>
        </w:rPr>
        <w:t xml:space="preserve"> (int i = 0; i &lt; 40; i++) {</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t xml:space="preserve">Job job = new </w:t>
      </w:r>
      <w:proofErr w:type="gramStart"/>
      <w:r w:rsidRPr="00E00936">
        <w:rPr>
          <w:szCs w:val="22"/>
        </w:rPr>
        <w:t>TestJob(</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proofErr w:type="gramStart"/>
      <w:r w:rsidRPr="00E00936">
        <w:rPr>
          <w:szCs w:val="22"/>
        </w:rPr>
        <w:t>boolean</w:t>
      </w:r>
      <w:proofErr w:type="gramEnd"/>
      <w:r w:rsidRPr="00E00936">
        <w:rPr>
          <w:szCs w:val="22"/>
        </w:rPr>
        <w:t xml:space="preserve"> test = queue.add(job);</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proofErr w:type="gramStart"/>
      <w:r w:rsidRPr="00E00936">
        <w:rPr>
          <w:szCs w:val="22"/>
        </w:rPr>
        <w:t>if</w:t>
      </w:r>
      <w:proofErr w:type="gramEnd"/>
      <w:r w:rsidRPr="00E00936">
        <w:rPr>
          <w:szCs w:val="22"/>
        </w:rPr>
        <w:t xml:space="preserve"> (!test) {</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gramStart"/>
      <w:r w:rsidRPr="00E00936">
        <w:rPr>
          <w:szCs w:val="22"/>
        </w:rPr>
        <w:t>assertTrue(</w:t>
      </w:r>
      <w:proofErr w:type="gramEnd"/>
      <w:r w:rsidRPr="00E00936">
        <w:rPr>
          <w:szCs w:val="22"/>
        </w:rPr>
        <w:t>!test &amp;&amp; i == 20);</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gramStart"/>
      <w:r w:rsidRPr="00E00936">
        <w:rPr>
          <w:szCs w:val="22"/>
        </w:rPr>
        <w:t>System.out.println(</w:t>
      </w:r>
      <w:proofErr w:type="gramEnd"/>
      <w:r w:rsidRPr="00E00936">
        <w:rPr>
          <w:szCs w:val="22"/>
        </w:rPr>
        <w:t>i + " " + test + " waiting 1s");</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gramStart"/>
      <w:r w:rsidRPr="00E00936">
        <w:rPr>
          <w:szCs w:val="22"/>
        </w:rPr>
        <w:t>Thread.sleep(</w:t>
      </w:r>
      <w:proofErr w:type="gramEnd"/>
      <w:r w:rsidRPr="00E00936">
        <w:rPr>
          <w:szCs w:val="22"/>
        </w:rPr>
        <w:t>1000);</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gramStart"/>
      <w:r w:rsidRPr="00E00936">
        <w:rPr>
          <w:szCs w:val="22"/>
        </w:rPr>
        <w:t>test</w:t>
      </w:r>
      <w:proofErr w:type="gramEnd"/>
      <w:r w:rsidRPr="00E00936">
        <w:rPr>
          <w:szCs w:val="22"/>
        </w:rPr>
        <w:t xml:space="preserve"> = queue.add(job);</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t>}</w:t>
      </w:r>
    </w:p>
    <w:p w:rsidR="00036C62" w:rsidRPr="00E00936" w:rsidRDefault="00036C62" w:rsidP="00E00936">
      <w:pPr>
        <w:pStyle w:val="Code"/>
        <w:rPr>
          <w:szCs w:val="22"/>
        </w:rPr>
      </w:pPr>
      <w:r w:rsidRPr="00E00936">
        <w:rPr>
          <w:szCs w:val="22"/>
        </w:rPr>
        <w:tab/>
      </w:r>
      <w:r w:rsidRPr="00E00936">
        <w:rPr>
          <w:szCs w:val="22"/>
        </w:rPr>
        <w:tab/>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setRunning(</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 testAdd successful");</w:t>
      </w:r>
    </w:p>
    <w:p w:rsidR="00036C62" w:rsidRPr="00E00936" w:rsidRDefault="00036C62" w:rsidP="00E00936">
      <w:pPr>
        <w:pStyle w:val="Code"/>
        <w:rPr>
          <w:szCs w:val="22"/>
        </w:rPr>
      </w:pPr>
      <w:r w:rsidRPr="00E00936">
        <w:rPr>
          <w:szCs w:val="22"/>
        </w:rPr>
        <w:lastRenderedPageBreak/>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setRunning method, of class JobQueue.</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 @throws InterruptedException</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testSetRunning() throws InterruptedException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SetRunning");</w:t>
      </w:r>
    </w:p>
    <w:p w:rsidR="00036C62" w:rsidRPr="00E00936" w:rsidRDefault="00036C62" w:rsidP="00E00936">
      <w:pPr>
        <w:pStyle w:val="Code"/>
        <w:rPr>
          <w:szCs w:val="22"/>
        </w:rPr>
      </w:pPr>
      <w:r w:rsidRPr="00E00936">
        <w:rPr>
          <w:szCs w:val="22"/>
        </w:rPr>
        <w:tab/>
      </w:r>
      <w:r w:rsidRPr="00E00936">
        <w:rPr>
          <w:szCs w:val="22"/>
        </w:rPr>
        <w:tab/>
        <w:t xml:space="preserve">JobQueue queue = new </w:t>
      </w:r>
      <w:proofErr w:type="gramStart"/>
      <w:r w:rsidRPr="00E00936">
        <w:rPr>
          <w:szCs w:val="22"/>
        </w:rPr>
        <w:t>JobQueue(</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isRunning());</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Thread.sleep(</w:t>
      </w:r>
      <w:proofErr w:type="gramEnd"/>
      <w:r w:rsidRPr="00E00936">
        <w:rPr>
          <w:szCs w:val="22"/>
        </w:rPr>
        <w:t>100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setRunning(</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isRunning());</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WaitingThreads().getQueueLength() == 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FullQueue().availablePermits() == 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Threads().isEmpty());</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Queue().isEmpty());</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setRunning(</w:t>
      </w:r>
      <w:proofErr w:type="gramEnd"/>
      <w:r w:rsidRPr="00E00936">
        <w:rPr>
          <w:szCs w:val="22"/>
        </w:rPr>
        <w:t>true);</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isRunning());</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Thread.sleep(</w:t>
      </w:r>
      <w:proofErr w:type="gramEnd"/>
      <w:r w:rsidRPr="00E00936">
        <w:rPr>
          <w:szCs w:val="22"/>
        </w:rPr>
        <w:t>100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WaitingThreads().getQueueLength() == 1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FullQueue().availablePermits() == 2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Threads().size() == 10);</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assertTrue(</w:t>
      </w:r>
      <w:proofErr w:type="gramEnd"/>
      <w:r w:rsidRPr="00E00936">
        <w:rPr>
          <w:szCs w:val="22"/>
        </w:rPr>
        <w:t>queue.getQueue().isEmpty());</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 testSetRunning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handling exceptions thrown from doJob of the job interface in</w:t>
      </w:r>
    </w:p>
    <w:p w:rsidR="00036C62" w:rsidRPr="00E00936" w:rsidRDefault="00036C62" w:rsidP="00E00936">
      <w:pPr>
        <w:pStyle w:val="Code"/>
        <w:rPr>
          <w:szCs w:val="22"/>
        </w:rPr>
      </w:pPr>
      <w:r w:rsidRPr="00E00936">
        <w:rPr>
          <w:szCs w:val="22"/>
        </w:rPr>
        <w:tab/>
        <w:t xml:space="preserve"> * </w:t>
      </w:r>
      <w:proofErr w:type="gramStart"/>
      <w:r w:rsidRPr="00E00936">
        <w:rPr>
          <w:szCs w:val="22"/>
        </w:rPr>
        <w:t>class</w:t>
      </w:r>
      <w:proofErr w:type="gramEnd"/>
      <w:r w:rsidRPr="00E00936">
        <w:rPr>
          <w:szCs w:val="22"/>
        </w:rPr>
        <w:t xml:space="preserve"> JobQueue Thread.</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testErrorJob()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ErrorJob");</w:t>
      </w:r>
    </w:p>
    <w:p w:rsidR="00036C62" w:rsidRPr="00E00936" w:rsidRDefault="00036C62" w:rsidP="00E00936">
      <w:pPr>
        <w:pStyle w:val="Code"/>
        <w:rPr>
          <w:szCs w:val="22"/>
        </w:rPr>
      </w:pPr>
      <w:r w:rsidRPr="00E00936">
        <w:rPr>
          <w:szCs w:val="22"/>
        </w:rPr>
        <w:tab/>
      </w:r>
      <w:r w:rsidRPr="00E00936">
        <w:rPr>
          <w:szCs w:val="22"/>
        </w:rPr>
        <w:tab/>
        <w:t xml:space="preserve">JobQueue queue = new </w:t>
      </w:r>
      <w:proofErr w:type="gramStart"/>
      <w:r w:rsidRPr="00E00936">
        <w:rPr>
          <w:szCs w:val="22"/>
        </w:rPr>
        <w:t>JobQueue(</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add(</w:t>
      </w:r>
      <w:proofErr w:type="gramEnd"/>
      <w:r w:rsidRPr="00E00936">
        <w:rPr>
          <w:szCs w:val="22"/>
        </w:rPr>
        <w:t>new TestErrorJob());</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queue.setRunning(</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 testErrorJob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handleThrowables method, of class JobQueue.</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testHandleThrowables() {</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 testHandleThrowables");</w:t>
      </w:r>
    </w:p>
    <w:p w:rsidR="00036C62" w:rsidRPr="00E00936" w:rsidRDefault="00036C62" w:rsidP="00E00936">
      <w:pPr>
        <w:pStyle w:val="Code"/>
        <w:rPr>
          <w:szCs w:val="22"/>
        </w:rPr>
      </w:pPr>
      <w:r w:rsidRPr="00E00936">
        <w:rPr>
          <w:szCs w:val="22"/>
        </w:rPr>
        <w:lastRenderedPageBreak/>
        <w:tab/>
      </w:r>
      <w:r w:rsidRPr="00E00936">
        <w:rPr>
          <w:szCs w:val="22"/>
        </w:rPr>
        <w:tab/>
        <w:t xml:space="preserve">Throwable ex = new </w:t>
      </w:r>
      <w:proofErr w:type="gramStart"/>
      <w:r w:rsidRPr="00E00936">
        <w:rPr>
          <w:szCs w:val="22"/>
        </w:rPr>
        <w:t>Exception(</w:t>
      </w:r>
      <w:proofErr w:type="gramEnd"/>
      <w:r w:rsidRPr="00E00936">
        <w:rPr>
          <w:szCs w:val="22"/>
        </w:rPr>
        <w:t>"TestException");</w:t>
      </w:r>
    </w:p>
    <w:p w:rsidR="00036C62" w:rsidRPr="00E00936" w:rsidRDefault="00036C62" w:rsidP="00E00936">
      <w:pPr>
        <w:pStyle w:val="Code"/>
        <w:rPr>
          <w:szCs w:val="22"/>
        </w:rPr>
      </w:pPr>
      <w:r w:rsidRPr="00E00936">
        <w:rPr>
          <w:szCs w:val="22"/>
        </w:rPr>
        <w:tab/>
      </w:r>
      <w:r w:rsidRPr="00E00936">
        <w:rPr>
          <w:szCs w:val="22"/>
        </w:rPr>
        <w:tab/>
        <w:t xml:space="preserve">JobQueue instance = new </w:t>
      </w:r>
      <w:proofErr w:type="gramStart"/>
      <w:r w:rsidRPr="00E00936">
        <w:rPr>
          <w:szCs w:val="22"/>
        </w:rPr>
        <w:t>JobQueue(</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instance.handleThrowables(</w:t>
      </w:r>
      <w:proofErr w:type="gramEnd"/>
      <w:r w:rsidRPr="00E00936">
        <w:rPr>
          <w:szCs w:val="22"/>
        </w:rPr>
        <w:t>ex);</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err.flush(</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System.out.println(</w:t>
      </w:r>
      <w:proofErr w:type="gramEnd"/>
      <w:r w:rsidRPr="00E00936">
        <w:rPr>
          <w:szCs w:val="22"/>
        </w:rPr>
        <w:t>"Test testHandleThrowables successful");</w:t>
      </w:r>
    </w:p>
    <w:p w:rsidR="00036C62" w:rsidRPr="00E00936" w:rsidRDefault="00036C62" w:rsidP="00E00936">
      <w:pPr>
        <w:pStyle w:val="Code"/>
        <w:rPr>
          <w:szCs w:val="22"/>
        </w:rPr>
      </w:pPr>
      <w:r w:rsidRPr="00E00936">
        <w:rPr>
          <w:szCs w:val="22"/>
        </w:rPr>
        <w:tab/>
        <w:t>}</w:t>
      </w:r>
    </w:p>
    <w:p w:rsidR="00FC0942" w:rsidRPr="00E00936" w:rsidRDefault="00FC0942" w:rsidP="00E00936">
      <w:pPr>
        <w:pStyle w:val="Code"/>
        <w:rPr>
          <w:szCs w:val="22"/>
        </w:rPr>
      </w:pPr>
      <w:r w:rsidRPr="00E00936">
        <w:rPr>
          <w:szCs w:val="22"/>
        </w:rPr>
        <w:t>}</w:t>
      </w:r>
    </w:p>
    <w:p w:rsidR="00FC0942" w:rsidRDefault="00FC0942" w:rsidP="00036C62">
      <w:pPr>
        <w:rPr>
          <w:rFonts w:ascii="Courier New" w:hAnsi="Courier New" w:cs="Courier New"/>
          <w:sz w:val="16"/>
          <w:szCs w:val="16"/>
        </w:rPr>
      </w:pPr>
    </w:p>
    <w:p w:rsidR="00FC0942" w:rsidRDefault="00FC0942" w:rsidP="00FC0942">
      <w:pPr>
        <w:pStyle w:val="Heading2"/>
      </w:pPr>
      <w:bookmarkStart w:id="12" w:name="_Toc435620396"/>
      <w:r>
        <w:t>TestJob</w:t>
      </w:r>
      <w:bookmarkEnd w:id="12"/>
    </w:p>
    <w:p w:rsidR="00FC0942" w:rsidRDefault="00FC0942" w:rsidP="00FC0942">
      <w:pPr>
        <w:pStyle w:val="Code"/>
      </w:pPr>
      <w:proofErr w:type="gramStart"/>
      <w:r>
        <w:rPr>
          <w:b/>
          <w:bCs/>
          <w:color w:val="7F0055"/>
        </w:rPr>
        <w:t>package</w:t>
      </w:r>
      <w:proofErr w:type="gramEnd"/>
      <w:r>
        <w:t xml:space="preserve"> jobqueue;</w:t>
      </w:r>
    </w:p>
    <w:p w:rsidR="00FC0942" w:rsidRDefault="00FC0942" w:rsidP="00FC0942">
      <w:pPr>
        <w:pStyle w:val="Code"/>
      </w:pPr>
    </w:p>
    <w:p w:rsidR="00FC0942" w:rsidRDefault="00FC0942" w:rsidP="00FC0942">
      <w:pPr>
        <w:pStyle w:val="Code"/>
      </w:pPr>
      <w:proofErr w:type="gramStart"/>
      <w:r>
        <w:rPr>
          <w:b/>
          <w:bCs/>
          <w:color w:val="7F0055"/>
        </w:rPr>
        <w:t>class</w:t>
      </w:r>
      <w:proofErr w:type="gramEnd"/>
      <w:r>
        <w:t xml:space="preserve"> TestJob </w:t>
      </w:r>
      <w:r>
        <w:rPr>
          <w:b/>
          <w:bCs/>
          <w:color w:val="7F0055"/>
        </w:rPr>
        <w:t>implements</w:t>
      </w:r>
      <w:r>
        <w:t xml:space="preserve"> Job {</w:t>
      </w:r>
    </w:p>
    <w:p w:rsidR="00FC0942" w:rsidRDefault="00FC0942" w:rsidP="00FC0942">
      <w:pPr>
        <w:pStyle w:val="Code"/>
      </w:pPr>
      <w:r>
        <w:tab/>
      </w:r>
    </w:p>
    <w:p w:rsidR="00FC0942" w:rsidRDefault="00FC0942" w:rsidP="00FC0942">
      <w:pPr>
        <w:pStyle w:val="Code"/>
      </w:pPr>
      <w:r>
        <w:tab/>
      </w:r>
      <w:proofErr w:type="gramStart"/>
      <w:r>
        <w:rPr>
          <w:b/>
          <w:bCs/>
          <w:color w:val="7F0055"/>
        </w:rPr>
        <w:t>private</w:t>
      </w:r>
      <w:proofErr w:type="gramEnd"/>
      <w:r>
        <w:t xml:space="preserve"> </w:t>
      </w:r>
      <w:r>
        <w:rPr>
          <w:b/>
          <w:bCs/>
          <w:color w:val="7F0055"/>
        </w:rPr>
        <w:t>static</w:t>
      </w:r>
      <w:r>
        <w:t xml:space="preserve"> </w:t>
      </w:r>
      <w:r>
        <w:rPr>
          <w:b/>
          <w:bCs/>
          <w:color w:val="7F0055"/>
        </w:rPr>
        <w:t>int</w:t>
      </w:r>
      <w:r>
        <w:t xml:space="preserve"> </w:t>
      </w:r>
      <w:r>
        <w:rPr>
          <w:i/>
          <w:iCs/>
          <w:color w:val="0000C0"/>
        </w:rPr>
        <w:t>nextId</w:t>
      </w:r>
      <w:r>
        <w:t xml:space="preserve"> = 1;</w:t>
      </w:r>
    </w:p>
    <w:p w:rsidR="00FC0942" w:rsidRDefault="00FC0942" w:rsidP="00FC0942">
      <w:pPr>
        <w:pStyle w:val="Code"/>
      </w:pPr>
      <w:r>
        <w:tab/>
      </w:r>
      <w:proofErr w:type="gramStart"/>
      <w:r>
        <w:rPr>
          <w:b/>
          <w:bCs/>
          <w:color w:val="7F0055"/>
        </w:rPr>
        <w:t>private</w:t>
      </w:r>
      <w:proofErr w:type="gramEnd"/>
      <w:r>
        <w:t xml:space="preserve"> </w:t>
      </w:r>
      <w:r>
        <w:rPr>
          <w:b/>
          <w:bCs/>
          <w:color w:val="7F0055"/>
        </w:rPr>
        <w:t>int</w:t>
      </w:r>
      <w:r>
        <w:t xml:space="preserve"> </w:t>
      </w:r>
      <w:r>
        <w:rPr>
          <w:color w:val="0000C0"/>
        </w:rPr>
        <w:t>id</w:t>
      </w:r>
      <w:r>
        <w:t>;</w:t>
      </w:r>
    </w:p>
    <w:p w:rsidR="00FC0942" w:rsidRDefault="00FC0942" w:rsidP="00FC0942">
      <w:pPr>
        <w:pStyle w:val="Code"/>
      </w:pPr>
      <w:r>
        <w:tab/>
      </w:r>
    </w:p>
    <w:p w:rsidR="00FC0942" w:rsidRDefault="00FC0942" w:rsidP="00FC0942">
      <w:pPr>
        <w:pStyle w:val="Code"/>
      </w:pPr>
      <w:r>
        <w:tab/>
      </w:r>
      <w:proofErr w:type="gramStart"/>
      <w:r>
        <w:t>TestJob(</w:t>
      </w:r>
      <w:proofErr w:type="gramEnd"/>
      <w:r>
        <w:t>) {</w:t>
      </w:r>
    </w:p>
    <w:p w:rsidR="00FC0942" w:rsidRDefault="00FC0942" w:rsidP="00FC0942">
      <w:pPr>
        <w:pStyle w:val="Code"/>
      </w:pPr>
      <w:r>
        <w:tab/>
      </w:r>
      <w:r>
        <w:tab/>
      </w:r>
      <w:proofErr w:type="gramStart"/>
      <w:r>
        <w:rPr>
          <w:color w:val="0000C0"/>
        </w:rPr>
        <w:t>id</w:t>
      </w:r>
      <w:proofErr w:type="gramEnd"/>
      <w:r>
        <w:t xml:space="preserve"> = </w:t>
      </w:r>
      <w:r>
        <w:rPr>
          <w:i/>
          <w:iCs/>
          <w:color w:val="0000C0"/>
        </w:rPr>
        <w:t>nextId</w:t>
      </w:r>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doJob() {</w:t>
      </w:r>
    </w:p>
    <w:p w:rsidR="00FC0942" w:rsidRDefault="00FC0942" w:rsidP="00FC0942">
      <w:pPr>
        <w:pStyle w:val="Code"/>
      </w:pPr>
      <w:r>
        <w:tab/>
      </w:r>
      <w:r>
        <w:tab/>
      </w:r>
      <w:proofErr w:type="gramStart"/>
      <w:r>
        <w:rPr>
          <w:b/>
          <w:bCs/>
          <w:color w:val="7F0055"/>
        </w:rPr>
        <w:t>try</w:t>
      </w:r>
      <w:proofErr w:type="gramEnd"/>
      <w:r>
        <w:t xml:space="preserve"> {</w:t>
      </w:r>
    </w:p>
    <w:p w:rsidR="00FC0942" w:rsidRDefault="00FC0942" w:rsidP="00FC0942">
      <w:pPr>
        <w:pStyle w:val="Code"/>
      </w:pPr>
      <w:r>
        <w:tab/>
      </w:r>
      <w:r>
        <w:tab/>
      </w:r>
      <w:r>
        <w:tab/>
      </w:r>
      <w:proofErr w:type="gramStart"/>
      <w:r>
        <w:t>System.</w:t>
      </w:r>
      <w:r>
        <w:rPr>
          <w:b/>
          <w:bCs/>
          <w:i/>
          <w:iCs/>
          <w:color w:val="0000C0"/>
        </w:rPr>
        <w:t>out</w:t>
      </w:r>
      <w:r>
        <w:t>.println(</w:t>
      </w:r>
      <w:proofErr w:type="gramEnd"/>
      <w:r>
        <w:rPr>
          <w:color w:val="2A00FF"/>
        </w:rPr>
        <w:t>"start job: "</w:t>
      </w:r>
      <w:r>
        <w:t xml:space="preserve"> + </w:t>
      </w:r>
      <w:r>
        <w:rPr>
          <w:color w:val="0000C0"/>
        </w:rPr>
        <w:t>id</w:t>
      </w:r>
      <w:r>
        <w:t>);</w:t>
      </w:r>
    </w:p>
    <w:p w:rsidR="00FC0942" w:rsidRDefault="00FC0942" w:rsidP="00FC0942">
      <w:pPr>
        <w:pStyle w:val="Code"/>
      </w:pPr>
      <w:r>
        <w:tab/>
      </w:r>
      <w:r>
        <w:tab/>
      </w:r>
      <w:r>
        <w:tab/>
      </w:r>
      <w:proofErr w:type="gramStart"/>
      <w:r>
        <w:t>Thread.</w:t>
      </w:r>
      <w:r>
        <w:rPr>
          <w:i/>
          <w:iCs/>
        </w:rPr>
        <w:t>sleep</w:t>
      </w:r>
      <w:r>
        <w:t>(</w:t>
      </w:r>
      <w:proofErr w:type="gramEnd"/>
      <w:r>
        <w:t>1000);</w:t>
      </w:r>
    </w:p>
    <w:p w:rsidR="00FC0942" w:rsidRDefault="00FC0942" w:rsidP="00FC0942">
      <w:pPr>
        <w:pStyle w:val="Code"/>
      </w:pPr>
      <w:r>
        <w:tab/>
      </w:r>
      <w:r>
        <w:tab/>
      </w:r>
      <w:r>
        <w:tab/>
      </w:r>
      <w:proofErr w:type="gramStart"/>
      <w:r>
        <w:t>System.</w:t>
      </w:r>
      <w:r>
        <w:rPr>
          <w:b/>
          <w:bCs/>
          <w:i/>
          <w:iCs/>
          <w:color w:val="0000C0"/>
        </w:rPr>
        <w:t>out</w:t>
      </w:r>
      <w:r>
        <w:t>.println(</w:t>
      </w:r>
      <w:proofErr w:type="gramEnd"/>
      <w:r>
        <w:rPr>
          <w:color w:val="2A00FF"/>
        </w:rPr>
        <w:t>"end job: "</w:t>
      </w:r>
      <w:r>
        <w:t>+</w:t>
      </w:r>
      <w:r>
        <w:rPr>
          <w:color w:val="0000C0"/>
        </w:rPr>
        <w:t>id</w:t>
      </w:r>
      <w:r>
        <w:t>);</w:t>
      </w:r>
    </w:p>
    <w:p w:rsidR="00FC0942" w:rsidRDefault="00FC0942" w:rsidP="00FC0942">
      <w:pPr>
        <w:pStyle w:val="Code"/>
      </w:pPr>
      <w:r>
        <w:tab/>
      </w:r>
      <w:r>
        <w:tab/>
        <w:t xml:space="preserve">} </w:t>
      </w:r>
      <w:r>
        <w:rPr>
          <w:b/>
          <w:bCs/>
          <w:color w:val="7F0055"/>
        </w:rPr>
        <w:t>catch</w:t>
      </w:r>
      <w:r>
        <w:t xml:space="preserve"> (InterruptedException </w:t>
      </w:r>
      <w:r>
        <w:rPr>
          <w:color w:val="6A3E3E"/>
        </w:rPr>
        <w:t>e</w:t>
      </w:r>
      <w:r>
        <w:t>) {</w:t>
      </w:r>
    </w:p>
    <w:p w:rsidR="00FC0942" w:rsidRDefault="00FC0942" w:rsidP="00FC0942">
      <w:pPr>
        <w:pStyle w:val="Code"/>
      </w:pPr>
      <w:r>
        <w:tab/>
      </w:r>
      <w:r>
        <w:tab/>
      </w:r>
      <w:r>
        <w:tab/>
      </w:r>
      <w:proofErr w:type="gramStart"/>
      <w:r>
        <w:rPr>
          <w:color w:val="6A3E3E"/>
        </w:rPr>
        <w:t>e</w:t>
      </w:r>
      <w:r>
        <w:t>.printStackTrace(</w:t>
      </w:r>
      <w:proofErr w:type="gramEnd"/>
      <w:r>
        <w:t>);</w:t>
      </w:r>
    </w:p>
    <w:p w:rsidR="00FC0942" w:rsidRDefault="00FC0942" w:rsidP="00FC0942">
      <w:pPr>
        <w:pStyle w:val="Code"/>
      </w:pPr>
      <w:r>
        <w:tab/>
      </w:r>
      <w:r>
        <w:tab/>
        <w:t>}</w:t>
      </w:r>
    </w:p>
    <w:p w:rsidR="00FC0942" w:rsidRDefault="00FC0942" w:rsidP="00FC0942">
      <w:pPr>
        <w:pStyle w:val="Code"/>
      </w:pPr>
      <w:r>
        <w:tab/>
      </w:r>
      <w:r>
        <w:tab/>
      </w:r>
    </w:p>
    <w:p w:rsidR="00FC0942" w:rsidRDefault="00FC0942" w:rsidP="00FC0942">
      <w:pPr>
        <w:pStyle w:val="Code"/>
      </w:pP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setError(Throwable </w:t>
      </w:r>
      <w:r>
        <w:rPr>
          <w:color w:val="6A3E3E"/>
        </w:rPr>
        <w:t>error</w:t>
      </w:r>
      <w:r>
        <w:t>) {</w:t>
      </w:r>
    </w:p>
    <w:p w:rsidR="00302F8B" w:rsidRDefault="00302F8B" w:rsidP="00302F8B">
      <w:pPr>
        <w:pStyle w:val="Code"/>
      </w:pPr>
      <w:r>
        <w:tab/>
      </w:r>
      <w:r>
        <w:tab/>
      </w:r>
      <w:proofErr w:type="gramStart"/>
      <w:r>
        <w:t>System.</w:t>
      </w:r>
      <w:r>
        <w:rPr>
          <w:b/>
          <w:bCs/>
          <w:i/>
          <w:iCs/>
          <w:color w:val="0000C0"/>
        </w:rPr>
        <w:t>out</w:t>
      </w:r>
      <w:r>
        <w:t>.println(</w:t>
      </w:r>
      <w:proofErr w:type="gramEnd"/>
      <w:r>
        <w:rPr>
          <w:color w:val="2A00FF"/>
        </w:rPr>
        <w:t>"ERROR: "</w:t>
      </w:r>
      <w:r>
        <w:t>+</w:t>
      </w:r>
      <w:r>
        <w:rPr>
          <w:color w:val="6A3E3E"/>
        </w:rPr>
        <w:t>error</w:t>
      </w:r>
      <w:r>
        <w:t>.getMessage());</w:t>
      </w:r>
    </w:p>
    <w:p w:rsidR="00FC0942" w:rsidRDefault="00FC0942" w:rsidP="00FC0942">
      <w:pPr>
        <w:pStyle w:val="Code"/>
      </w:pPr>
    </w:p>
    <w:p w:rsidR="00FC0942" w:rsidRDefault="00FC0942" w:rsidP="00FC0942">
      <w:pPr>
        <w:pStyle w:val="Code"/>
      </w:pPr>
      <w:r>
        <w:tab/>
        <w:t>}</w:t>
      </w:r>
    </w:p>
    <w:p w:rsidR="00FC0942" w:rsidRDefault="00FC0942" w:rsidP="00FC0942">
      <w:pPr>
        <w:pStyle w:val="Code"/>
      </w:pPr>
    </w:p>
    <w:p w:rsidR="00FC0942" w:rsidRDefault="00FC0942" w:rsidP="00FC0942">
      <w:pPr>
        <w:pStyle w:val="Code"/>
      </w:pPr>
      <w:r>
        <w:t>}</w:t>
      </w:r>
    </w:p>
    <w:p w:rsidR="00FC0942" w:rsidRDefault="00FC0942" w:rsidP="00FC0942">
      <w:pPr>
        <w:pStyle w:val="Heading2"/>
      </w:pPr>
      <w:bookmarkStart w:id="13" w:name="_Toc435620397"/>
      <w:r>
        <w:t>TestErrorJob</w:t>
      </w:r>
      <w:bookmarkEnd w:id="13"/>
    </w:p>
    <w:p w:rsidR="00FC0942" w:rsidRDefault="00FC0942" w:rsidP="00FC0942">
      <w:pPr>
        <w:pStyle w:val="Code"/>
      </w:pPr>
      <w:proofErr w:type="gramStart"/>
      <w:r>
        <w:rPr>
          <w:b/>
          <w:bCs/>
          <w:color w:val="7F0055"/>
        </w:rPr>
        <w:t>package</w:t>
      </w:r>
      <w:proofErr w:type="gramEnd"/>
      <w:r>
        <w:t xml:space="preserve"> jobqueue;</w:t>
      </w:r>
    </w:p>
    <w:p w:rsidR="00FC0942" w:rsidRDefault="00FC0942" w:rsidP="00FC0942">
      <w:pPr>
        <w:pStyle w:val="Code"/>
      </w:pPr>
    </w:p>
    <w:p w:rsidR="00FC0942" w:rsidRDefault="00FC0942" w:rsidP="00FC0942">
      <w:pPr>
        <w:pStyle w:val="Code"/>
      </w:pPr>
      <w:proofErr w:type="gramStart"/>
      <w:r>
        <w:rPr>
          <w:b/>
          <w:bCs/>
          <w:color w:val="7F0055"/>
        </w:rPr>
        <w:t>class</w:t>
      </w:r>
      <w:proofErr w:type="gramEnd"/>
      <w:r>
        <w:t xml:space="preserve"> TestErrorJob </w:t>
      </w:r>
      <w:r>
        <w:rPr>
          <w:b/>
          <w:bCs/>
          <w:color w:val="7F0055"/>
        </w:rPr>
        <w:t>implements</w:t>
      </w:r>
      <w:r>
        <w:t xml:space="preserve"> Job {</w:t>
      </w:r>
    </w:p>
    <w:p w:rsidR="00FC0942" w:rsidRDefault="00FC0942" w:rsidP="00FC0942">
      <w:pPr>
        <w:pStyle w:val="Code"/>
      </w:pPr>
    </w:p>
    <w:p w:rsidR="00FC0942" w:rsidRDefault="00FC0942" w:rsidP="00FC0942">
      <w:pPr>
        <w:pStyle w:val="Code"/>
      </w:pPr>
      <w:r>
        <w:tab/>
      </w:r>
      <w:proofErr w:type="gramStart"/>
      <w:r>
        <w:rPr>
          <w:b/>
          <w:bCs/>
          <w:color w:val="7F0055"/>
        </w:rPr>
        <w:t>private</w:t>
      </w:r>
      <w:proofErr w:type="gramEnd"/>
      <w:r>
        <w:t xml:space="preserve"> </w:t>
      </w:r>
      <w:r>
        <w:rPr>
          <w:b/>
          <w:bCs/>
          <w:color w:val="7F0055"/>
        </w:rPr>
        <w:t>static</w:t>
      </w:r>
      <w:r>
        <w:t xml:space="preserve"> </w:t>
      </w:r>
      <w:r>
        <w:rPr>
          <w:b/>
          <w:bCs/>
          <w:color w:val="7F0055"/>
        </w:rPr>
        <w:t>int</w:t>
      </w:r>
      <w:r>
        <w:t xml:space="preserve"> </w:t>
      </w:r>
      <w:r>
        <w:rPr>
          <w:i/>
          <w:iCs/>
          <w:color w:val="0000C0"/>
        </w:rPr>
        <w:t>nextId</w:t>
      </w:r>
      <w:r>
        <w:t xml:space="preserve"> = 1;</w:t>
      </w:r>
    </w:p>
    <w:p w:rsidR="00FC0942" w:rsidRDefault="00FC0942" w:rsidP="00FC0942">
      <w:pPr>
        <w:pStyle w:val="Code"/>
      </w:pPr>
      <w:r>
        <w:tab/>
      </w:r>
      <w:proofErr w:type="gramStart"/>
      <w:r>
        <w:rPr>
          <w:b/>
          <w:bCs/>
          <w:color w:val="7F0055"/>
        </w:rPr>
        <w:t>private</w:t>
      </w:r>
      <w:proofErr w:type="gramEnd"/>
      <w:r>
        <w:t xml:space="preserve"> </w:t>
      </w:r>
      <w:r>
        <w:rPr>
          <w:b/>
          <w:bCs/>
          <w:color w:val="7F0055"/>
        </w:rPr>
        <w:t>int</w:t>
      </w:r>
      <w:r>
        <w:t xml:space="preserve"> </w:t>
      </w:r>
      <w:r>
        <w:rPr>
          <w:color w:val="0000C0"/>
        </w:rPr>
        <w:t>id</w:t>
      </w:r>
      <w:r>
        <w:t>;</w:t>
      </w:r>
    </w:p>
    <w:p w:rsidR="00FC0942" w:rsidRDefault="00FC0942" w:rsidP="00FC0942">
      <w:pPr>
        <w:pStyle w:val="Code"/>
      </w:pPr>
    </w:p>
    <w:p w:rsidR="00FC0942" w:rsidRDefault="00FC0942" w:rsidP="00FC0942">
      <w:pPr>
        <w:pStyle w:val="Code"/>
      </w:pPr>
      <w:r>
        <w:tab/>
      </w:r>
      <w:proofErr w:type="gramStart"/>
      <w:r>
        <w:t>TestErrorJob(</w:t>
      </w:r>
      <w:proofErr w:type="gramEnd"/>
      <w:r>
        <w:t>) {</w:t>
      </w:r>
    </w:p>
    <w:p w:rsidR="00FC0942" w:rsidRDefault="00FC0942" w:rsidP="00FC0942">
      <w:pPr>
        <w:pStyle w:val="Code"/>
      </w:pPr>
      <w:r>
        <w:tab/>
      </w:r>
      <w:r>
        <w:tab/>
      </w:r>
      <w:proofErr w:type="gramStart"/>
      <w:r>
        <w:rPr>
          <w:color w:val="0000C0"/>
        </w:rPr>
        <w:t>id</w:t>
      </w:r>
      <w:proofErr w:type="gramEnd"/>
      <w:r>
        <w:t xml:space="preserve"> = </w:t>
      </w:r>
      <w:r>
        <w:rPr>
          <w:i/>
          <w:iCs/>
          <w:color w:val="0000C0"/>
        </w:rPr>
        <w:t>nextId</w:t>
      </w:r>
      <w:r>
        <w:t>++;</w:t>
      </w:r>
    </w:p>
    <w:p w:rsidR="00FC0942" w:rsidRDefault="00FC0942" w:rsidP="00FC0942">
      <w:pPr>
        <w:pStyle w:val="Code"/>
      </w:pPr>
      <w:r>
        <w:lastRenderedPageBreak/>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doJob() {</w:t>
      </w:r>
    </w:p>
    <w:p w:rsidR="00FC0942" w:rsidRDefault="00FC0942" w:rsidP="00FC0942">
      <w:pPr>
        <w:pStyle w:val="Code"/>
      </w:pPr>
      <w:r>
        <w:tab/>
      </w:r>
      <w:r>
        <w:tab/>
      </w:r>
      <w:proofErr w:type="gramStart"/>
      <w:r>
        <w:t>System.</w:t>
      </w:r>
      <w:r>
        <w:rPr>
          <w:b/>
          <w:bCs/>
          <w:i/>
          <w:iCs/>
          <w:color w:val="0000C0"/>
        </w:rPr>
        <w:t>out</w:t>
      </w:r>
      <w:r>
        <w:t>.println(</w:t>
      </w:r>
      <w:proofErr w:type="gramEnd"/>
      <w:r>
        <w:rPr>
          <w:color w:val="2A00FF"/>
        </w:rPr>
        <w:t>"start errorjob: "</w:t>
      </w:r>
      <w:r>
        <w:t xml:space="preserve"> + </w:t>
      </w:r>
      <w:r>
        <w:rPr>
          <w:color w:val="0000C0"/>
        </w:rPr>
        <w:t>id</w:t>
      </w:r>
      <w:r>
        <w:t>);</w:t>
      </w:r>
    </w:p>
    <w:p w:rsidR="00FC0942" w:rsidRDefault="00FC0942" w:rsidP="00FC0942">
      <w:pPr>
        <w:pStyle w:val="Code"/>
      </w:pPr>
      <w:r>
        <w:tab/>
      </w:r>
      <w:r>
        <w:tab/>
        <w:t xml:space="preserve">String </w:t>
      </w:r>
      <w:r>
        <w:rPr>
          <w:color w:val="6A3E3E"/>
        </w:rPr>
        <w:t>test</w:t>
      </w:r>
      <w:r>
        <w:t xml:space="preserve"> = </w:t>
      </w:r>
      <w:r>
        <w:rPr>
          <w:b/>
          <w:bCs/>
          <w:color w:val="7F0055"/>
        </w:rPr>
        <w:t>null</w:t>
      </w:r>
      <w:r>
        <w:t>;</w:t>
      </w:r>
    </w:p>
    <w:p w:rsidR="00FC0942" w:rsidRDefault="00FC0942" w:rsidP="00FC0942">
      <w:pPr>
        <w:pStyle w:val="Code"/>
      </w:pPr>
      <w:r>
        <w:tab/>
      </w:r>
      <w:r>
        <w:tab/>
      </w:r>
      <w:proofErr w:type="gramStart"/>
      <w:r>
        <w:rPr>
          <w:color w:val="6A3E3E"/>
          <w:u w:val="single"/>
        </w:rPr>
        <w:t>test</w:t>
      </w:r>
      <w:r>
        <w:t>.length(</w:t>
      </w:r>
      <w:proofErr w:type="gramEnd"/>
      <w:r>
        <w:t>);</w:t>
      </w:r>
    </w:p>
    <w:p w:rsidR="00FC0942" w:rsidRDefault="00FC0942" w:rsidP="00FC0942">
      <w:pPr>
        <w:pStyle w:val="Code"/>
      </w:pPr>
      <w:r>
        <w:tab/>
      </w:r>
      <w:r>
        <w:tab/>
      </w:r>
      <w:proofErr w:type="gramStart"/>
      <w:r>
        <w:t>System.</w:t>
      </w:r>
      <w:r>
        <w:rPr>
          <w:b/>
          <w:bCs/>
          <w:i/>
          <w:iCs/>
          <w:color w:val="0000C0"/>
        </w:rPr>
        <w:t>out</w:t>
      </w:r>
      <w:r>
        <w:t>.println(</w:t>
      </w:r>
      <w:proofErr w:type="gramEnd"/>
      <w:r>
        <w:rPr>
          <w:color w:val="2A00FF"/>
        </w:rPr>
        <w:t>"end errorjob: "</w:t>
      </w:r>
      <w:r>
        <w:t xml:space="preserve"> + </w:t>
      </w:r>
      <w:r>
        <w:rPr>
          <w:color w:val="0000C0"/>
        </w:rPr>
        <w:t>id</w:t>
      </w:r>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setError(Throwable </w:t>
      </w:r>
      <w:r>
        <w:rPr>
          <w:color w:val="6A3E3E"/>
        </w:rPr>
        <w:t>error</w:t>
      </w:r>
      <w:r>
        <w:t>) {</w:t>
      </w:r>
    </w:p>
    <w:p w:rsidR="00FC0942" w:rsidRDefault="00FC0942" w:rsidP="00FC0942">
      <w:pPr>
        <w:pStyle w:val="Code"/>
      </w:pPr>
      <w:r>
        <w:tab/>
      </w:r>
      <w:r>
        <w:tab/>
      </w:r>
      <w:proofErr w:type="gramStart"/>
      <w:r>
        <w:t>System.</w:t>
      </w:r>
      <w:r>
        <w:rPr>
          <w:b/>
          <w:bCs/>
          <w:i/>
          <w:iCs/>
          <w:color w:val="0000C0"/>
        </w:rPr>
        <w:t>out</w:t>
      </w:r>
      <w:r>
        <w:t>.println(</w:t>
      </w:r>
      <w:proofErr w:type="gramEnd"/>
      <w:r>
        <w:rPr>
          <w:color w:val="2A00FF"/>
        </w:rPr>
        <w:t>"ERROR: "</w:t>
      </w:r>
      <w:r>
        <w:t>+</w:t>
      </w:r>
      <w:r>
        <w:rPr>
          <w:color w:val="6A3E3E"/>
        </w:rPr>
        <w:t>error</w:t>
      </w:r>
      <w:r>
        <w:t>.getMessage());</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w:t>
      </w:r>
    </w:p>
    <w:p w:rsidR="0041598E" w:rsidRDefault="0041598E" w:rsidP="00FC0942">
      <w:pPr>
        <w:pStyle w:val="Code"/>
      </w:pPr>
    </w:p>
    <w:p w:rsidR="0041598E" w:rsidRDefault="0041598E" w:rsidP="004D480B">
      <w:pPr>
        <w:pStyle w:val="Heading1"/>
      </w:pPr>
      <w:bookmarkStart w:id="14" w:name="_Toc435620398"/>
      <w:r>
        <w:t>Conclusion</w:t>
      </w:r>
      <w:bookmarkEnd w:id="14"/>
    </w:p>
    <w:p w:rsidR="0041598E" w:rsidRDefault="0041598E" w:rsidP="004D480B">
      <w:r>
        <w:t xml:space="preserve">Concurrently operating threads cannot be predicted as to when something is executed, as one can see in the test log file. </w:t>
      </w:r>
      <w:r w:rsidR="00000D34">
        <w:t>Testing can be quite challenging as it is difficult to predict what to test when and make a correct decision if the test was successful.</w:t>
      </w:r>
    </w:p>
    <w:p w:rsidR="00000D34" w:rsidRPr="0041598E" w:rsidRDefault="00000D34" w:rsidP="004D480B">
      <w:r>
        <w:t>For exception handling the artefact implements a</w:t>
      </w:r>
      <w:r w:rsidR="004D480B">
        <w:t>n</w:t>
      </w:r>
      <w:r>
        <w:t xml:space="preserve"> exception handler method with a default behaviour. </w:t>
      </w:r>
      <w:r w:rsidR="003A6CB2">
        <w:t>Subclasses can override this function to implement their own behaviour.</w:t>
      </w:r>
    </w:p>
    <w:p w:rsidR="00A93493" w:rsidRDefault="00383344" w:rsidP="00036C62">
      <w:pPr>
        <w:pStyle w:val="Heading1"/>
      </w:pPr>
      <w:bookmarkStart w:id="15" w:name="_Toc435620399"/>
      <w:r>
        <w:t>Appendix</w:t>
      </w:r>
      <w:bookmarkEnd w:id="15"/>
    </w:p>
    <w:p w:rsidR="00036C62" w:rsidRDefault="00036C62" w:rsidP="00036C62">
      <w:pPr>
        <w:pStyle w:val="Heading2"/>
      </w:pPr>
      <w:bookmarkStart w:id="16" w:name="_Toc435620400"/>
      <w:r>
        <w:t>Code</w:t>
      </w:r>
      <w:bookmarkEnd w:id="16"/>
    </w:p>
    <w:p w:rsidR="00E00936" w:rsidRPr="00E00936" w:rsidRDefault="00E00936" w:rsidP="00E00936">
      <w:pPr>
        <w:pStyle w:val="Heading3"/>
      </w:pPr>
      <w:bookmarkStart w:id="17" w:name="_Toc435620401"/>
      <w:r>
        <w:t>Class JobQueue</w:t>
      </w:r>
      <w:bookmarkEnd w:id="17"/>
    </w:p>
    <w:p w:rsidR="00036C62" w:rsidRPr="00FC0942" w:rsidRDefault="00036C62" w:rsidP="00E00936">
      <w:pPr>
        <w:pStyle w:val="Code"/>
      </w:pPr>
      <w:r w:rsidRPr="00FC0942">
        <w:t>Class JobQueue</w:t>
      </w:r>
    </w:p>
    <w:p w:rsidR="00036C62" w:rsidRPr="00FC0942" w:rsidRDefault="00036C62" w:rsidP="00E00936">
      <w:pPr>
        <w:pStyle w:val="Code"/>
      </w:pPr>
      <w:r w:rsidRPr="00FC0942">
        <w:t>/**</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roofErr w:type="gramStart"/>
      <w:r w:rsidRPr="00FC0942">
        <w:t>package</w:t>
      </w:r>
      <w:proofErr w:type="gramEnd"/>
      <w:r w:rsidRPr="00FC0942">
        <w:t xml:space="preserve"> jobqueue;</w:t>
      </w:r>
    </w:p>
    <w:p w:rsidR="00036C62" w:rsidRPr="00FC0942" w:rsidRDefault="00036C62" w:rsidP="00E00936">
      <w:pPr>
        <w:pStyle w:val="Code"/>
      </w:pPr>
    </w:p>
    <w:p w:rsidR="00036C62" w:rsidRPr="00FC0942" w:rsidRDefault="00036C62" w:rsidP="00E00936">
      <w:pPr>
        <w:pStyle w:val="Code"/>
      </w:pPr>
      <w:proofErr w:type="gramStart"/>
      <w:r w:rsidRPr="00FC0942">
        <w:t>import</w:t>
      </w:r>
      <w:proofErr w:type="gramEnd"/>
      <w:r w:rsidRPr="00FC0942">
        <w:t xml:space="preserve"> java.util.ArrayList;</w:t>
      </w:r>
    </w:p>
    <w:p w:rsidR="00036C62" w:rsidRPr="00FC0942" w:rsidRDefault="00036C62" w:rsidP="00E00936">
      <w:pPr>
        <w:pStyle w:val="Code"/>
      </w:pPr>
      <w:proofErr w:type="gramStart"/>
      <w:r w:rsidRPr="00FC0942">
        <w:t>import</w:t>
      </w:r>
      <w:proofErr w:type="gramEnd"/>
      <w:r w:rsidRPr="00FC0942">
        <w:t xml:space="preserve"> java.util.concurrent.ConcurrentLinkedQueue;</w:t>
      </w:r>
    </w:p>
    <w:p w:rsidR="00036C62" w:rsidRPr="00FC0942" w:rsidRDefault="00036C62" w:rsidP="00E00936">
      <w:pPr>
        <w:pStyle w:val="Code"/>
      </w:pPr>
      <w:proofErr w:type="gramStart"/>
      <w:r w:rsidRPr="00FC0942">
        <w:t>import</w:t>
      </w:r>
      <w:proofErr w:type="gramEnd"/>
      <w:r w:rsidRPr="00FC0942">
        <w:t xml:space="preserve"> java.util.concurrent.Semaphore;</w:t>
      </w:r>
    </w:p>
    <w:p w:rsidR="00036C62" w:rsidRPr="00FC0942" w:rsidRDefault="00036C62" w:rsidP="00E00936">
      <w:pPr>
        <w:pStyle w:val="Code"/>
      </w:pPr>
      <w:proofErr w:type="gramStart"/>
      <w:r w:rsidRPr="00FC0942">
        <w:t>import</w:t>
      </w:r>
      <w:proofErr w:type="gramEnd"/>
      <w:r w:rsidRPr="00FC0942">
        <w:t xml:space="preserve"> java.util.concurrent.TimeUnit;</w:t>
      </w:r>
    </w:p>
    <w:p w:rsidR="00036C62" w:rsidRPr="00FC0942" w:rsidRDefault="00036C62" w:rsidP="00E00936">
      <w:pPr>
        <w:pStyle w:val="Code"/>
      </w:pPr>
    </w:p>
    <w:p w:rsidR="00036C62" w:rsidRPr="00FC0942" w:rsidRDefault="00036C62" w:rsidP="00E00936">
      <w:pPr>
        <w:pStyle w:val="Code"/>
      </w:pPr>
      <w:r w:rsidRPr="00FC0942">
        <w:t>/**</w:t>
      </w:r>
    </w:p>
    <w:p w:rsidR="00036C62" w:rsidRPr="00FC0942" w:rsidRDefault="00036C62" w:rsidP="00E00936">
      <w:pPr>
        <w:pStyle w:val="Code"/>
      </w:pPr>
      <w:r w:rsidRPr="00FC0942">
        <w:t xml:space="preserve"> * This class is a service to run given jobs concurrently</w:t>
      </w:r>
      <w:proofErr w:type="gramStart"/>
      <w:r w:rsidRPr="00FC0942">
        <w:t>.&lt;</w:t>
      </w:r>
      <w:proofErr w:type="gramEnd"/>
      <w:r w:rsidRPr="00FC0942">
        <w:t>br&gt;</w:t>
      </w:r>
    </w:p>
    <w:p w:rsidR="00036C62" w:rsidRPr="00FC0942" w:rsidRDefault="00036C62" w:rsidP="00E00936">
      <w:pPr>
        <w:pStyle w:val="Code"/>
      </w:pPr>
      <w:r w:rsidRPr="00FC0942">
        <w:t xml:space="preserve"> * The queue starts 10 threads to service the jobs in the queue</w:t>
      </w:r>
      <w:proofErr w:type="gramStart"/>
      <w:r w:rsidRPr="00FC0942">
        <w:t>.&lt;</w:t>
      </w:r>
      <w:proofErr w:type="gramEnd"/>
      <w:r w:rsidRPr="00FC0942">
        <w:t>br&gt;</w:t>
      </w:r>
    </w:p>
    <w:p w:rsidR="00036C62" w:rsidRPr="00FC0942" w:rsidRDefault="00036C62" w:rsidP="00E00936">
      <w:pPr>
        <w:pStyle w:val="Code"/>
      </w:pPr>
      <w:r w:rsidRPr="00FC0942">
        <w:t xml:space="preserve"> * A maximum number of 20 jobs can be in the service either in the queue or being executed</w:t>
      </w:r>
      <w:proofErr w:type="gramStart"/>
      <w:r w:rsidRPr="00FC0942">
        <w:t>.&lt;</w:t>
      </w:r>
      <w:proofErr w:type="gramEnd"/>
      <w:r w:rsidRPr="00FC0942">
        <w:t>br&gt;</w:t>
      </w:r>
    </w:p>
    <w:p w:rsidR="00036C62" w:rsidRPr="00FC0942" w:rsidRDefault="00036C62" w:rsidP="00E00936">
      <w:pPr>
        <w:pStyle w:val="Code"/>
      </w:pPr>
      <w:r w:rsidRPr="00FC0942">
        <w:t xml:space="preserve"> * If the service is full the add procedure waits for 500ms for a space to become available then returns</w:t>
      </w:r>
      <w:proofErr w:type="gramStart"/>
      <w:r w:rsidRPr="00FC0942">
        <w:t>.&lt;</w:t>
      </w:r>
      <w:proofErr w:type="gramEnd"/>
      <w:r w:rsidRPr="00FC0942">
        <w:t>br&gt;</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author L00131070</w:t>
      </w:r>
    </w:p>
    <w:p w:rsidR="00036C62" w:rsidRPr="00FC0942" w:rsidRDefault="00036C62" w:rsidP="00E00936">
      <w:pPr>
        <w:pStyle w:val="Code"/>
      </w:pPr>
      <w:r w:rsidRPr="00FC0942">
        <w:t xml:space="preserve"> *</w:t>
      </w:r>
    </w:p>
    <w:p w:rsidR="00036C62" w:rsidRPr="00FC0942" w:rsidRDefault="00036C62" w:rsidP="00E00936">
      <w:pPr>
        <w:pStyle w:val="Code"/>
      </w:pPr>
      <w:r w:rsidRPr="00FC0942">
        <w:lastRenderedPageBreak/>
        <w:t xml:space="preserve"> */</w:t>
      </w:r>
    </w:p>
    <w:p w:rsidR="00036C62" w:rsidRPr="00FC0942" w:rsidRDefault="00036C62" w:rsidP="00E00936">
      <w:pPr>
        <w:pStyle w:val="Code"/>
      </w:pPr>
      <w:proofErr w:type="gramStart"/>
      <w:r w:rsidRPr="00FC0942">
        <w:t>public</w:t>
      </w:r>
      <w:proofErr w:type="gramEnd"/>
      <w:r w:rsidRPr="00FC0942">
        <w:t xml:space="preserve"> class JobQueu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Defines the maximum number of jobs allowed in the queue environment. This</w:t>
      </w:r>
    </w:p>
    <w:p w:rsidR="00036C62" w:rsidRPr="00FC0942" w:rsidRDefault="00036C62" w:rsidP="00E00936">
      <w:pPr>
        <w:pStyle w:val="Code"/>
      </w:pPr>
      <w:r w:rsidRPr="00FC0942">
        <w:t xml:space="preserve">     * includes running jobs.</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static final int MAXJOBS = 20;</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Defines the number of concurrent threads will be created for job</w:t>
      </w:r>
    </w:p>
    <w:p w:rsidR="00036C62" w:rsidRPr="00FC0942" w:rsidRDefault="00036C62" w:rsidP="00E00936">
      <w:pPr>
        <w:pStyle w:val="Code"/>
      </w:pPr>
      <w:r w:rsidRPr="00FC0942">
        <w:t xml:space="preserve">     * </w:t>
      </w:r>
      <w:proofErr w:type="gramStart"/>
      <w:r w:rsidRPr="00FC0942">
        <w:t>execution</w:t>
      </w:r>
      <w:proofErr w:type="gram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static final int MAXTHREADS = 10;</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Defines the ms wait time for </w:t>
      </w:r>
      <w:proofErr w:type="gramStart"/>
      <w:r w:rsidRPr="00FC0942">
        <w:t>add(</w:t>
      </w:r>
      <w:proofErr w:type="gramEnd"/>
      <w:r w:rsidRPr="00FC0942">
        <w:t>job).</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static final int ADDWAIT = 500;</w:t>
      </w:r>
    </w:p>
    <w:p w:rsidR="00036C62" w:rsidRPr="00FC0942" w:rsidRDefault="00036C62" w:rsidP="00E00936">
      <w:pPr>
        <w:pStyle w:val="Code"/>
      </w:pPr>
    </w:p>
    <w:p w:rsidR="00036C62" w:rsidRPr="00FC0942" w:rsidRDefault="00036C62" w:rsidP="00E00936">
      <w:pPr>
        <w:pStyle w:val="Code"/>
      </w:pPr>
      <w:r w:rsidRPr="00FC0942">
        <w:t xml:space="preserve">    </w:t>
      </w:r>
      <w:proofErr w:type="gramStart"/>
      <w:r w:rsidRPr="00FC0942">
        <w:t>private</w:t>
      </w:r>
      <w:proofErr w:type="gramEnd"/>
      <w:r w:rsidRPr="00FC0942">
        <w:t xml:space="preserve"> final Semaphore waitingThreads;</w:t>
      </w:r>
    </w:p>
    <w:p w:rsidR="00036C62" w:rsidRPr="00FC0942" w:rsidRDefault="00036C62" w:rsidP="00E00936">
      <w:pPr>
        <w:pStyle w:val="Code"/>
      </w:pPr>
      <w:r w:rsidRPr="00FC0942">
        <w:t xml:space="preserve">    </w:t>
      </w:r>
      <w:proofErr w:type="gramStart"/>
      <w:r w:rsidRPr="00FC0942">
        <w:t>private</w:t>
      </w:r>
      <w:proofErr w:type="gramEnd"/>
      <w:r w:rsidRPr="00FC0942">
        <w:t xml:space="preserve"> final Semaphore fullQueue;</w:t>
      </w:r>
    </w:p>
    <w:p w:rsidR="00036C62" w:rsidRPr="00FC0942" w:rsidRDefault="00036C62" w:rsidP="00E00936">
      <w:pPr>
        <w:pStyle w:val="Code"/>
      </w:pPr>
      <w:r w:rsidRPr="00FC0942">
        <w:t xml:space="preserve">    </w:t>
      </w:r>
      <w:proofErr w:type="gramStart"/>
      <w:r w:rsidRPr="00FC0942">
        <w:t>private</w:t>
      </w:r>
      <w:proofErr w:type="gramEnd"/>
      <w:r w:rsidRPr="00FC0942">
        <w:t xml:space="preserve"> volatile boolean running = false;</w:t>
      </w:r>
    </w:p>
    <w:p w:rsidR="00036C62" w:rsidRPr="00FC0942" w:rsidRDefault="00036C62" w:rsidP="00E00936">
      <w:pPr>
        <w:pStyle w:val="Code"/>
      </w:pPr>
    </w:p>
    <w:p w:rsidR="00036C62" w:rsidRPr="00FC0942" w:rsidRDefault="00036C62" w:rsidP="00E00936">
      <w:pPr>
        <w:pStyle w:val="Code"/>
      </w:pPr>
      <w:r w:rsidRPr="00FC0942">
        <w:t xml:space="preserve">    </w:t>
      </w:r>
      <w:proofErr w:type="gramStart"/>
      <w:r w:rsidRPr="00FC0942">
        <w:t>private</w:t>
      </w:r>
      <w:proofErr w:type="gramEnd"/>
      <w:r w:rsidRPr="00FC0942">
        <w:t xml:space="preserve"> final ArrayList&lt;Thread&gt; threads = new ArrayList&lt;&gt;(MAXTHREADS);</w:t>
      </w:r>
    </w:p>
    <w:p w:rsidR="00036C62" w:rsidRPr="00FC0942" w:rsidRDefault="00036C62" w:rsidP="00E00936">
      <w:pPr>
        <w:pStyle w:val="Code"/>
      </w:pPr>
      <w:r w:rsidRPr="00FC0942">
        <w:t xml:space="preserve">    </w:t>
      </w:r>
      <w:proofErr w:type="gramStart"/>
      <w:r w:rsidRPr="00FC0942">
        <w:t>private</w:t>
      </w:r>
      <w:proofErr w:type="gramEnd"/>
      <w:r w:rsidRPr="00FC0942">
        <w:t xml:space="preserve"> final ConcurrentLinkedQueue&lt;Job&gt; queue = new ConcurrentLinkedQueue&lt;&gt;();</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getJob Semaphore</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return the waitingThreads Semaphor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Semaphore getWaitingThreads() {</w:t>
      </w:r>
    </w:p>
    <w:p w:rsidR="00036C62" w:rsidRPr="00FC0942" w:rsidRDefault="00036C62" w:rsidP="00E00936">
      <w:pPr>
        <w:pStyle w:val="Code"/>
      </w:pPr>
      <w:r w:rsidRPr="00FC0942">
        <w:t xml:space="preserve">        </w:t>
      </w:r>
      <w:proofErr w:type="gramStart"/>
      <w:r w:rsidRPr="00FC0942">
        <w:t>return</w:t>
      </w:r>
      <w:proofErr w:type="gramEnd"/>
      <w:r w:rsidRPr="00FC0942">
        <w:t xml:space="preserve"> waitingThreads;</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add Semaphore</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return the fullQueue Semaphor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Semaphore getFullQueue() {</w:t>
      </w:r>
    </w:p>
    <w:p w:rsidR="00036C62" w:rsidRPr="00FC0942" w:rsidRDefault="00036C62" w:rsidP="00E00936">
      <w:pPr>
        <w:pStyle w:val="Code"/>
      </w:pPr>
      <w:r w:rsidRPr="00FC0942">
        <w:t xml:space="preserve">        </w:t>
      </w:r>
      <w:proofErr w:type="gramStart"/>
      <w:r w:rsidRPr="00FC0942">
        <w:t>return</w:t>
      </w:r>
      <w:proofErr w:type="gramEnd"/>
      <w:r w:rsidRPr="00FC0942">
        <w:t xml:space="preserve"> fullQueu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Running state of the Queue</w:t>
      </w:r>
    </w:p>
    <w:p w:rsidR="00036C62" w:rsidRPr="00FC0942" w:rsidRDefault="00036C62" w:rsidP="00E00936">
      <w:pPr>
        <w:pStyle w:val="Code"/>
      </w:pPr>
      <w:r w:rsidRPr="00FC0942">
        <w:lastRenderedPageBreak/>
        <w:t xml:space="preserve">     * </w:t>
      </w:r>
    </w:p>
    <w:p w:rsidR="00036C62" w:rsidRPr="00FC0942" w:rsidRDefault="00036C62" w:rsidP="00E00936">
      <w:pPr>
        <w:pStyle w:val="Code"/>
      </w:pPr>
      <w:r w:rsidRPr="00FC0942">
        <w:t xml:space="preserve">     * @return the running state of the queu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final boolean isRunning() {</w:t>
      </w:r>
    </w:p>
    <w:p w:rsidR="00036C62" w:rsidRPr="00FC0942" w:rsidRDefault="00036C62" w:rsidP="00E00936">
      <w:pPr>
        <w:pStyle w:val="Code"/>
      </w:pPr>
      <w:r w:rsidRPr="00FC0942">
        <w:t xml:space="preserve">        </w:t>
      </w:r>
      <w:proofErr w:type="gramStart"/>
      <w:r w:rsidRPr="00FC0942">
        <w:t>return</w:t>
      </w:r>
      <w:proofErr w:type="gramEnd"/>
      <w:r w:rsidRPr="00FC0942">
        <w:t xml:space="preserve"> running;</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Thread ArrayList</w:t>
      </w:r>
    </w:p>
    <w:p w:rsidR="00036C62" w:rsidRPr="00FC0942" w:rsidRDefault="00036C62" w:rsidP="00E00936">
      <w:pPr>
        <w:pStyle w:val="Code"/>
      </w:pPr>
      <w:r w:rsidRPr="00FC0942">
        <w:t xml:space="preserve">     * @return the threads array</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ArrayList&lt;Thread&gt; getThreads() {</w:t>
      </w:r>
    </w:p>
    <w:p w:rsidR="00036C62" w:rsidRPr="00FC0942" w:rsidRDefault="00036C62" w:rsidP="00E00936">
      <w:pPr>
        <w:pStyle w:val="Code"/>
      </w:pPr>
      <w:r w:rsidRPr="00FC0942">
        <w:t xml:space="preserve">        </w:t>
      </w:r>
      <w:proofErr w:type="gramStart"/>
      <w:r w:rsidRPr="00FC0942">
        <w:t>return</w:t>
      </w:r>
      <w:proofErr w:type="gramEnd"/>
      <w:r w:rsidRPr="00FC0942">
        <w:t xml:space="preserve"> threads;</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LinkedQueue</w:t>
      </w:r>
    </w:p>
    <w:p w:rsidR="00036C62" w:rsidRPr="00FC0942" w:rsidRDefault="00036C62" w:rsidP="00E00936">
      <w:pPr>
        <w:pStyle w:val="Code"/>
      </w:pPr>
      <w:r w:rsidRPr="00FC0942">
        <w:tab/>
        <w:t xml:space="preserve"> * @return the queue</w:t>
      </w:r>
    </w:p>
    <w:p w:rsidR="00036C62" w:rsidRPr="00FC0942" w:rsidRDefault="00036C62" w:rsidP="00E00936">
      <w:pPr>
        <w:pStyle w:val="Code"/>
      </w:pPr>
      <w:r w:rsidRPr="00FC0942">
        <w:tab/>
        <w:t xml:space="preserve"> */</w:t>
      </w:r>
    </w:p>
    <w:p w:rsidR="00036C62" w:rsidRPr="00FC0942" w:rsidRDefault="00036C62" w:rsidP="00E00936">
      <w:pPr>
        <w:pStyle w:val="Code"/>
      </w:pPr>
      <w:r w:rsidRPr="00FC0942">
        <w:tab/>
      </w:r>
      <w:proofErr w:type="gramStart"/>
      <w:r w:rsidRPr="00FC0942">
        <w:t>protected</w:t>
      </w:r>
      <w:proofErr w:type="gramEnd"/>
      <w:r w:rsidRPr="00FC0942">
        <w:t xml:space="preserve"> ConcurrentLinkedQueue&lt;Job&gt; getQueue() {</w:t>
      </w:r>
    </w:p>
    <w:p w:rsidR="00036C62" w:rsidRPr="00FC0942" w:rsidRDefault="00036C62" w:rsidP="00E00936">
      <w:pPr>
        <w:pStyle w:val="Code"/>
      </w:pPr>
      <w:r w:rsidRPr="00FC0942">
        <w:tab/>
      </w:r>
      <w:r w:rsidRPr="00FC0942">
        <w:tab/>
      </w:r>
      <w:proofErr w:type="gramStart"/>
      <w:r w:rsidRPr="00FC0942">
        <w:t>return</w:t>
      </w:r>
      <w:proofErr w:type="gramEnd"/>
      <w:r w:rsidRPr="00FC0942">
        <w:t xml:space="preserve"> queue;</w:t>
      </w:r>
    </w:p>
    <w:p w:rsidR="00036C62" w:rsidRPr="00FC0942" w:rsidRDefault="00036C62" w:rsidP="00E00936">
      <w:pPr>
        <w:pStyle w:val="Code"/>
      </w:pPr>
      <w:r w:rsidRPr="00FC0942">
        <w:tab/>
        <w:t>}</w:t>
      </w:r>
    </w:p>
    <w:p w:rsidR="00036C62" w:rsidRPr="00FC0942" w:rsidRDefault="00036C62" w:rsidP="00E00936">
      <w:pPr>
        <w:pStyle w:val="Code"/>
      </w:pPr>
    </w:p>
    <w:p w:rsidR="00036C62" w:rsidRPr="00FC0942" w:rsidRDefault="00036C62" w:rsidP="00E00936">
      <w:pPr>
        <w:pStyle w:val="Code"/>
      </w:pPr>
      <w:r w:rsidRPr="00FC0942">
        <w:tab/>
        <w:t>/**</w:t>
      </w:r>
    </w:p>
    <w:p w:rsidR="00036C62" w:rsidRPr="00FC0942" w:rsidRDefault="00036C62" w:rsidP="00E00936">
      <w:pPr>
        <w:pStyle w:val="Code"/>
      </w:pPr>
      <w:r w:rsidRPr="00FC0942">
        <w:t xml:space="preserve">     </w:t>
      </w:r>
      <w:proofErr w:type="gramStart"/>
      <w:r w:rsidRPr="00FC0942">
        <w:t>*  Creates</w:t>
      </w:r>
      <w:proofErr w:type="gramEnd"/>
      <w:r w:rsidRPr="00FC0942">
        <w:t xml:space="preserve"> a JobQueu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JobQueue() {</w:t>
      </w:r>
    </w:p>
    <w:p w:rsidR="00036C62" w:rsidRPr="00FC0942" w:rsidRDefault="00036C62" w:rsidP="00E00936">
      <w:pPr>
        <w:pStyle w:val="Code"/>
      </w:pPr>
      <w:r w:rsidRPr="00FC0942">
        <w:t xml:space="preserve">        </w:t>
      </w:r>
      <w:proofErr w:type="gramStart"/>
      <w:r w:rsidRPr="00FC0942">
        <w:t>waitingThreads</w:t>
      </w:r>
      <w:proofErr w:type="gramEnd"/>
      <w:r w:rsidRPr="00FC0942">
        <w:t xml:space="preserve"> = new Semaphore(0);</w:t>
      </w:r>
    </w:p>
    <w:p w:rsidR="00036C62" w:rsidRPr="00FC0942" w:rsidRDefault="00036C62" w:rsidP="00E00936">
      <w:pPr>
        <w:pStyle w:val="Code"/>
      </w:pPr>
      <w:r w:rsidRPr="00FC0942">
        <w:t xml:space="preserve">        </w:t>
      </w:r>
      <w:proofErr w:type="gramStart"/>
      <w:r w:rsidRPr="00FC0942">
        <w:t>fullQueue</w:t>
      </w:r>
      <w:proofErr w:type="gramEnd"/>
      <w:r w:rsidRPr="00FC0942">
        <w:t xml:space="preserve"> = new Semaphore(MAXJOBS, true);</w:t>
      </w:r>
    </w:p>
    <w:p w:rsidR="00036C62" w:rsidRPr="00FC0942" w:rsidRDefault="00036C62" w:rsidP="00E00936">
      <w:pPr>
        <w:pStyle w:val="Code"/>
      </w:pPr>
      <w:r w:rsidRPr="00FC0942">
        <w:t xml:space="preserve">        </w:t>
      </w:r>
      <w:proofErr w:type="gramStart"/>
      <w:r w:rsidRPr="00FC0942">
        <w:t>setRunning(</w:t>
      </w:r>
      <w:proofErr w:type="gramEnd"/>
      <w:r w:rsidRPr="00FC0942">
        <w:t>tru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Waits for a job to be available in the queue and returns the job or if it</w:t>
      </w:r>
    </w:p>
    <w:p w:rsidR="00036C62" w:rsidRPr="00FC0942" w:rsidRDefault="00036C62" w:rsidP="00E00936">
      <w:pPr>
        <w:pStyle w:val="Code"/>
      </w:pPr>
      <w:r w:rsidRPr="00FC0942">
        <w:t xml:space="preserve">     * </w:t>
      </w:r>
      <w:proofErr w:type="gramStart"/>
      <w:r w:rsidRPr="00FC0942">
        <w:t>returns</w:t>
      </w:r>
      <w:proofErr w:type="gramEnd"/>
      <w:r w:rsidRPr="00FC0942">
        <w:t xml:space="preserve"> null to end the thread</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 the job to be executed or null to initiate ending of the thread</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Job getJob()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waitingThreads.acquire(</w:t>
      </w:r>
      <w:proofErr w:type="gramEnd"/>
      <w:r w:rsidRPr="00FC0942">
        <w:t>);</w:t>
      </w:r>
    </w:p>
    <w:p w:rsidR="00036C62" w:rsidRPr="00FC0942" w:rsidRDefault="00036C62" w:rsidP="00E00936">
      <w:pPr>
        <w:pStyle w:val="Code"/>
      </w:pPr>
      <w:r w:rsidRPr="00FC0942">
        <w:t xml:space="preserve">        } catch (InterruptedException e) {</w:t>
      </w:r>
    </w:p>
    <w:p w:rsidR="00036C62" w:rsidRPr="00FC0942" w:rsidRDefault="00036C62" w:rsidP="00E00936">
      <w:pPr>
        <w:pStyle w:val="Code"/>
      </w:pPr>
      <w:r w:rsidRPr="00FC0942">
        <w:t xml:space="preserve">            </w:t>
      </w:r>
      <w:proofErr w:type="gramStart"/>
      <w:r w:rsidRPr="00FC0942">
        <w:t>handleThrowables(</w:t>
      </w:r>
      <w:proofErr w:type="gramEnd"/>
      <w:r w:rsidRPr="00FC0942">
        <w:t>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return</w:t>
      </w:r>
      <w:proofErr w:type="gramEnd"/>
      <w:r w:rsidRPr="00FC0942">
        <w:t xml:space="preserve"> queue.poll();</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Adds the given job to the queue, if there is space</w:t>
      </w:r>
    </w:p>
    <w:p w:rsidR="00036C62" w:rsidRPr="00FC0942" w:rsidRDefault="00036C62" w:rsidP="00E00936">
      <w:pPr>
        <w:pStyle w:val="Code"/>
      </w:pPr>
      <w:r w:rsidRPr="00FC0942">
        <w:lastRenderedPageBreak/>
        <w:t xml:space="preserve">     *</w:t>
      </w:r>
    </w:p>
    <w:p w:rsidR="00036C62" w:rsidRPr="00FC0942" w:rsidRDefault="00036C62" w:rsidP="00E00936">
      <w:pPr>
        <w:pStyle w:val="Code"/>
      </w:pPr>
      <w:r w:rsidRPr="00FC0942">
        <w:t xml:space="preserve">     * @param job the job to add</w:t>
      </w:r>
    </w:p>
    <w:p w:rsidR="00036C62" w:rsidRPr="00FC0942" w:rsidRDefault="00036C62" w:rsidP="00E00936">
      <w:pPr>
        <w:pStyle w:val="Code"/>
      </w:pPr>
      <w:r w:rsidRPr="00FC0942">
        <w:t xml:space="preserve">     * @return true when successfully added or false when there is no space left</w:t>
      </w:r>
    </w:p>
    <w:p w:rsidR="00036C62" w:rsidRPr="00FC0942" w:rsidRDefault="00036C62" w:rsidP="00E00936">
      <w:pPr>
        <w:pStyle w:val="Code"/>
      </w:pPr>
      <w:r w:rsidRPr="00FC0942">
        <w:t xml:space="preserve">     * </w:t>
      </w:r>
      <w:proofErr w:type="gramStart"/>
      <w:r w:rsidRPr="00FC0942">
        <w:t>in</w:t>
      </w:r>
      <w:proofErr w:type="gramEnd"/>
      <w:r w:rsidRPr="00FC0942">
        <w:t xml:space="preserve"> the queu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boolean add(Job job) {</w:t>
      </w:r>
    </w:p>
    <w:p w:rsidR="00036C62" w:rsidRPr="00FC0942" w:rsidRDefault="00036C62" w:rsidP="00E00936">
      <w:pPr>
        <w:pStyle w:val="Code"/>
      </w:pPr>
      <w:r w:rsidRPr="00FC0942">
        <w:t xml:space="preserve">        </w:t>
      </w:r>
      <w:proofErr w:type="gramStart"/>
      <w:r w:rsidRPr="00FC0942">
        <w:t>if</w:t>
      </w:r>
      <w:proofErr w:type="gramEnd"/>
      <w:r w:rsidRPr="00FC0942">
        <w:t xml:space="preserve"> (null == job) {</w:t>
      </w:r>
    </w:p>
    <w:p w:rsidR="00036C62" w:rsidRPr="00FC0942" w:rsidRDefault="00036C62" w:rsidP="00E00936">
      <w:pPr>
        <w:pStyle w:val="Code"/>
      </w:pPr>
      <w:r w:rsidRPr="00FC0942">
        <w:t xml:space="preserve">            </w:t>
      </w:r>
      <w:proofErr w:type="gramStart"/>
      <w:r w:rsidRPr="00FC0942">
        <w:t>return</w:t>
      </w:r>
      <w:proofErr w:type="gramEnd"/>
      <w:r w:rsidRPr="00FC0942">
        <w:t xml:space="preserve"> fals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if</w:t>
      </w:r>
      <w:proofErr w:type="gramEnd"/>
      <w:r w:rsidRPr="00FC0942">
        <w:t xml:space="preserve"> (!fullQueue.tryAcquire(1, ADDWAIT, TimeUnit.MILLISECONDS)) {</w:t>
      </w:r>
    </w:p>
    <w:p w:rsidR="00036C62" w:rsidRPr="00FC0942" w:rsidRDefault="00036C62" w:rsidP="00E00936">
      <w:pPr>
        <w:pStyle w:val="Code"/>
      </w:pPr>
      <w:r w:rsidRPr="00FC0942">
        <w:t xml:space="preserve">                </w:t>
      </w:r>
      <w:proofErr w:type="gramStart"/>
      <w:r w:rsidRPr="00FC0942">
        <w:t>return</w:t>
      </w:r>
      <w:proofErr w:type="gramEnd"/>
      <w:r w:rsidRPr="00FC0942">
        <w:t xml:space="preserve"> fals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catch (InterruptedException e) {</w:t>
      </w:r>
    </w:p>
    <w:p w:rsidR="00036C62" w:rsidRPr="00FC0942" w:rsidRDefault="00036C62" w:rsidP="00E00936">
      <w:pPr>
        <w:pStyle w:val="Code"/>
      </w:pPr>
      <w:r w:rsidRPr="00FC0942">
        <w:t xml:space="preserve">            </w:t>
      </w:r>
      <w:proofErr w:type="gramStart"/>
      <w:r w:rsidRPr="00FC0942">
        <w:t>handleThrowables(</w:t>
      </w:r>
      <w:proofErr w:type="gramEnd"/>
      <w:r w:rsidRPr="00FC0942">
        <w:t>e);</w:t>
      </w:r>
    </w:p>
    <w:p w:rsidR="00036C62" w:rsidRPr="00FC0942" w:rsidRDefault="00036C62" w:rsidP="00E00936">
      <w:pPr>
        <w:pStyle w:val="Code"/>
      </w:pPr>
      <w:r w:rsidRPr="00FC0942">
        <w:t xml:space="preserve">            </w:t>
      </w:r>
      <w:proofErr w:type="gramStart"/>
      <w:r w:rsidRPr="00FC0942">
        <w:t>return</w:t>
      </w:r>
      <w:proofErr w:type="gramEnd"/>
      <w:r w:rsidRPr="00FC0942">
        <w:t xml:space="preserve"> fals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queue.add(</w:t>
      </w:r>
      <w:proofErr w:type="gramEnd"/>
      <w:r w:rsidRPr="00FC0942">
        <w:t>job);</w:t>
      </w:r>
    </w:p>
    <w:p w:rsidR="00036C62" w:rsidRPr="00FC0942" w:rsidRDefault="00036C62" w:rsidP="00E00936">
      <w:pPr>
        <w:pStyle w:val="Code"/>
      </w:pPr>
      <w:r w:rsidRPr="00FC0942">
        <w:t xml:space="preserve">        </w:t>
      </w:r>
      <w:proofErr w:type="gramStart"/>
      <w:r w:rsidRPr="00FC0942">
        <w:t>waitingThreads.release(</w:t>
      </w:r>
      <w:proofErr w:type="gramEnd"/>
      <w:r w:rsidRPr="00FC0942">
        <w:t>);</w:t>
      </w:r>
    </w:p>
    <w:p w:rsidR="00036C62" w:rsidRPr="00FC0942" w:rsidRDefault="00036C62" w:rsidP="00E00936">
      <w:pPr>
        <w:pStyle w:val="Code"/>
      </w:pPr>
      <w:r w:rsidRPr="00FC0942">
        <w:t xml:space="preserve">        </w:t>
      </w:r>
      <w:proofErr w:type="gramStart"/>
      <w:r w:rsidRPr="00FC0942">
        <w:t>return</w:t>
      </w:r>
      <w:proofErr w:type="gramEnd"/>
      <w:r w:rsidRPr="00FC0942">
        <w:t xml:space="preserve"> tru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starts up the queue operation or shuts it down dependent on running</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param running if true starts the threads or if false ends all threads.</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final void setRunning(boolean running) {</w:t>
      </w:r>
    </w:p>
    <w:p w:rsidR="00036C62" w:rsidRPr="00FC0942" w:rsidRDefault="00036C62" w:rsidP="00E00936">
      <w:pPr>
        <w:pStyle w:val="Code"/>
      </w:pPr>
      <w:r w:rsidRPr="00FC0942">
        <w:t xml:space="preserve">        </w:t>
      </w:r>
      <w:proofErr w:type="gramStart"/>
      <w:r w:rsidRPr="00FC0942">
        <w:t>if</w:t>
      </w:r>
      <w:proofErr w:type="gramEnd"/>
      <w:r w:rsidRPr="00FC0942">
        <w:t xml:space="preserve"> (isRunning() == running) {</w:t>
      </w:r>
    </w:p>
    <w:p w:rsidR="00036C62" w:rsidRPr="00FC0942" w:rsidRDefault="00036C62" w:rsidP="00E00936">
      <w:pPr>
        <w:pStyle w:val="Code"/>
      </w:pPr>
      <w:r w:rsidRPr="00FC0942">
        <w:t xml:space="preserve">            </w:t>
      </w:r>
      <w:proofErr w:type="gramStart"/>
      <w:r w:rsidRPr="00FC0942">
        <w:t>return</w:t>
      </w:r>
      <w:proofErr w:type="gram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synchronized</w:t>
      </w:r>
      <w:proofErr w:type="gramEnd"/>
      <w:r w:rsidRPr="00FC0942">
        <w:t xml:space="preserve"> (this) {</w:t>
      </w:r>
    </w:p>
    <w:p w:rsidR="00036C62" w:rsidRPr="00FC0942" w:rsidRDefault="00036C62" w:rsidP="00E00936">
      <w:pPr>
        <w:pStyle w:val="Code"/>
      </w:pPr>
      <w:r w:rsidRPr="00FC0942">
        <w:t xml:space="preserve">            </w:t>
      </w:r>
      <w:proofErr w:type="gramStart"/>
      <w:r w:rsidRPr="00FC0942">
        <w:t>if</w:t>
      </w:r>
      <w:proofErr w:type="gramEnd"/>
      <w:r w:rsidRPr="00FC0942">
        <w:t xml:space="preserve"> (!running) {</w:t>
      </w:r>
    </w:p>
    <w:p w:rsidR="00036C62" w:rsidRPr="00FC0942" w:rsidRDefault="00036C62" w:rsidP="00E00936">
      <w:pPr>
        <w:pStyle w:val="Code"/>
      </w:pPr>
      <w:r w:rsidRPr="00FC0942">
        <w:t xml:space="preserve">                this.running = false;</w:t>
      </w:r>
    </w:p>
    <w:p w:rsidR="00036C62" w:rsidRPr="00FC0942" w:rsidRDefault="00036C62" w:rsidP="00E00936">
      <w:pPr>
        <w:pStyle w:val="Code"/>
      </w:pPr>
      <w:r w:rsidRPr="00FC0942">
        <w:t xml:space="preserve">                </w:t>
      </w:r>
      <w:proofErr w:type="gramStart"/>
      <w:r w:rsidRPr="00FC0942">
        <w:t>waitingThreads.release(</w:t>
      </w:r>
      <w:proofErr w:type="gramEnd"/>
      <w:r w:rsidRPr="00FC0942">
        <w:t>MAXTHREADS);</w:t>
      </w:r>
    </w:p>
    <w:p w:rsidR="00036C62" w:rsidRPr="00FC0942" w:rsidRDefault="00036C62" w:rsidP="00E00936">
      <w:pPr>
        <w:pStyle w:val="Code"/>
      </w:pPr>
      <w:r w:rsidRPr="00FC0942">
        <w:t xml:space="preserve">                </w:t>
      </w:r>
      <w:proofErr w:type="gramStart"/>
      <w:r w:rsidRPr="00FC0942">
        <w:t>threads.stream(</w:t>
      </w:r>
      <w:proofErr w:type="gramEnd"/>
      <w:r w:rsidRPr="00FC0942">
        <w:t>).forEach((thread) -&gt;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thread.join(</w:t>
      </w:r>
      <w:proofErr w:type="gramEnd"/>
      <w:r w:rsidRPr="00FC0942">
        <w:t>);</w:t>
      </w:r>
    </w:p>
    <w:p w:rsidR="00036C62" w:rsidRPr="00FC0942" w:rsidRDefault="00036C62" w:rsidP="00E00936">
      <w:pPr>
        <w:pStyle w:val="Code"/>
      </w:pPr>
      <w:r w:rsidRPr="00FC0942">
        <w:t xml:space="preserve">                    } catch (InterruptedException e) {</w:t>
      </w:r>
    </w:p>
    <w:p w:rsidR="00036C62" w:rsidRPr="00FC0942" w:rsidRDefault="00036C62" w:rsidP="00E00936">
      <w:pPr>
        <w:pStyle w:val="Code"/>
      </w:pPr>
      <w:r w:rsidRPr="00FC0942">
        <w:t xml:space="preserve">                        </w:t>
      </w:r>
      <w:proofErr w:type="gramStart"/>
      <w:r w:rsidRPr="00FC0942">
        <w:t>handleThrowables(</w:t>
      </w:r>
      <w:proofErr w:type="gramEnd"/>
      <w:r w:rsidRPr="00FC0942">
        <w:t>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waitingThreads.drainPermits(</w:t>
      </w:r>
      <w:proofErr w:type="gramEnd"/>
      <w:r w:rsidRPr="00FC0942">
        <w:t>);</w:t>
      </w:r>
    </w:p>
    <w:p w:rsidR="00036C62" w:rsidRPr="00FC0942" w:rsidRDefault="00036C62" w:rsidP="00E00936">
      <w:pPr>
        <w:pStyle w:val="Code"/>
      </w:pPr>
      <w:r w:rsidRPr="00FC0942">
        <w:t xml:space="preserve">                </w:t>
      </w:r>
      <w:proofErr w:type="gramStart"/>
      <w:r w:rsidRPr="00FC0942">
        <w:t>fullQueue.drainPermits(</w:t>
      </w:r>
      <w:proofErr w:type="gramEnd"/>
      <w:r w:rsidRPr="00FC0942">
        <w:t>);</w:t>
      </w:r>
    </w:p>
    <w:p w:rsidR="00036C62" w:rsidRPr="00FC0942" w:rsidRDefault="00036C62" w:rsidP="00E00936">
      <w:pPr>
        <w:pStyle w:val="Code"/>
      </w:pPr>
      <w:r w:rsidRPr="00FC0942">
        <w:t xml:space="preserve">                </w:t>
      </w:r>
      <w:proofErr w:type="gramStart"/>
      <w:r w:rsidRPr="00FC0942">
        <w:t>queue.clear(</w:t>
      </w:r>
      <w:proofErr w:type="gramEnd"/>
      <w:r w:rsidRPr="00FC0942">
        <w:t>);</w:t>
      </w:r>
    </w:p>
    <w:p w:rsidR="00036C62" w:rsidRPr="00FC0942" w:rsidRDefault="00036C62" w:rsidP="00E00936">
      <w:pPr>
        <w:pStyle w:val="Code"/>
      </w:pPr>
      <w:r w:rsidRPr="00FC0942">
        <w:t xml:space="preserve">                </w:t>
      </w:r>
      <w:proofErr w:type="gramStart"/>
      <w:r w:rsidRPr="00FC0942">
        <w:t>threads.clear(</w:t>
      </w:r>
      <w:proofErr w:type="gramEnd"/>
      <w:r w:rsidRPr="00FC0942">
        <w:t>);</w:t>
      </w:r>
    </w:p>
    <w:p w:rsidR="00036C62" w:rsidRPr="00FC0942" w:rsidRDefault="00036C62" w:rsidP="00E00936">
      <w:pPr>
        <w:pStyle w:val="Code"/>
      </w:pPr>
      <w:r w:rsidRPr="00FC0942">
        <w:lastRenderedPageBreak/>
        <w:t xml:space="preserve">            } else {</w:t>
      </w:r>
    </w:p>
    <w:p w:rsidR="00036C62" w:rsidRPr="00FC0942" w:rsidRDefault="00036C62" w:rsidP="00E00936">
      <w:pPr>
        <w:pStyle w:val="Code"/>
      </w:pPr>
      <w:r w:rsidRPr="00FC0942">
        <w:t xml:space="preserve">                </w:t>
      </w:r>
      <w:proofErr w:type="gramStart"/>
      <w:r w:rsidRPr="00FC0942">
        <w:t>waitingThreads.drainPermits(</w:t>
      </w:r>
      <w:proofErr w:type="gramEnd"/>
      <w:r w:rsidRPr="00FC0942">
        <w:t>);</w:t>
      </w:r>
    </w:p>
    <w:p w:rsidR="00036C62" w:rsidRPr="00FC0942" w:rsidRDefault="00036C62" w:rsidP="00E00936">
      <w:pPr>
        <w:pStyle w:val="Code"/>
      </w:pPr>
      <w:r w:rsidRPr="00FC0942">
        <w:t xml:space="preserve">                </w:t>
      </w:r>
      <w:proofErr w:type="gramStart"/>
      <w:r w:rsidRPr="00FC0942">
        <w:t>fullQueue.drainPermits(</w:t>
      </w:r>
      <w:proofErr w:type="gramEnd"/>
      <w:r w:rsidRPr="00FC0942">
        <w:t>);</w:t>
      </w:r>
    </w:p>
    <w:p w:rsidR="00036C62" w:rsidRPr="00FC0942" w:rsidRDefault="00036C62" w:rsidP="00E00936">
      <w:pPr>
        <w:pStyle w:val="Code"/>
      </w:pPr>
      <w:r w:rsidRPr="00FC0942">
        <w:t xml:space="preserve">                </w:t>
      </w:r>
      <w:proofErr w:type="gramStart"/>
      <w:r w:rsidRPr="00FC0942">
        <w:t>queue.clear(</w:t>
      </w:r>
      <w:proofErr w:type="gramEnd"/>
      <w:r w:rsidRPr="00FC0942">
        <w:t>);</w:t>
      </w:r>
    </w:p>
    <w:p w:rsidR="00036C62" w:rsidRPr="00FC0942" w:rsidRDefault="00036C62" w:rsidP="00E00936">
      <w:pPr>
        <w:pStyle w:val="Code"/>
      </w:pPr>
      <w:r w:rsidRPr="00FC0942">
        <w:t xml:space="preserve">                this.running = true;</w:t>
      </w:r>
    </w:p>
    <w:p w:rsidR="00036C62" w:rsidRPr="00FC0942" w:rsidRDefault="00036C62" w:rsidP="00E00936">
      <w:pPr>
        <w:pStyle w:val="Code"/>
      </w:pPr>
      <w:r w:rsidRPr="00FC0942">
        <w:t xml:space="preserve">                </w:t>
      </w:r>
      <w:proofErr w:type="gramStart"/>
      <w:r w:rsidRPr="00FC0942">
        <w:t>for</w:t>
      </w:r>
      <w:proofErr w:type="gramEnd"/>
      <w:r w:rsidRPr="00FC0942">
        <w:t xml:space="preserve"> (int i = 0; i &lt; threads.size(); i++)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threads.remove(</w:t>
      </w:r>
      <w:proofErr w:type="gramEnd"/>
      <w:r w:rsidRPr="00FC0942">
        <w:t>i).join();</w:t>
      </w:r>
    </w:p>
    <w:p w:rsidR="00036C62" w:rsidRPr="00FC0942" w:rsidRDefault="00036C62" w:rsidP="00E00936">
      <w:pPr>
        <w:pStyle w:val="Code"/>
      </w:pPr>
      <w:r w:rsidRPr="00FC0942">
        <w:t xml:space="preserve">                    } catch (InterruptedException e) {</w:t>
      </w:r>
    </w:p>
    <w:p w:rsidR="00036C62" w:rsidRPr="00FC0942" w:rsidRDefault="00036C62" w:rsidP="00E00936">
      <w:pPr>
        <w:pStyle w:val="Code"/>
      </w:pPr>
      <w:r w:rsidRPr="00FC0942">
        <w:t xml:space="preserve">                        </w:t>
      </w:r>
      <w:proofErr w:type="gramStart"/>
      <w:r w:rsidRPr="00FC0942">
        <w:t>handleThrowables(</w:t>
      </w:r>
      <w:proofErr w:type="gramEnd"/>
      <w:r w:rsidRPr="00FC0942">
        <w:t>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for</w:t>
      </w:r>
      <w:proofErr w:type="gramEnd"/>
      <w:r w:rsidRPr="00FC0942">
        <w:t xml:space="preserve"> (int i = 0; i &lt; MAXTHREADS; i++) {</w:t>
      </w:r>
    </w:p>
    <w:p w:rsidR="00036C62" w:rsidRPr="00FC0942" w:rsidRDefault="00036C62" w:rsidP="00E00936">
      <w:pPr>
        <w:pStyle w:val="Code"/>
      </w:pPr>
      <w:r w:rsidRPr="00FC0942">
        <w:t xml:space="preserve">                    </w:t>
      </w:r>
      <w:proofErr w:type="gramStart"/>
      <w:r w:rsidRPr="00FC0942">
        <w:t>threads.add(</w:t>
      </w:r>
      <w:proofErr w:type="gramEnd"/>
      <w:r w:rsidRPr="00FC0942">
        <w:t>i, new QueueThread(this));</w:t>
      </w:r>
    </w:p>
    <w:p w:rsidR="00036C62" w:rsidRPr="00FC0942" w:rsidRDefault="00036C62" w:rsidP="00E00936">
      <w:pPr>
        <w:pStyle w:val="Code"/>
      </w:pPr>
      <w:r w:rsidRPr="00FC0942">
        <w:t xml:space="preserve">                    </w:t>
      </w:r>
      <w:proofErr w:type="gramStart"/>
      <w:r w:rsidRPr="00FC0942">
        <w:t>threads.get(</w:t>
      </w:r>
      <w:proofErr w:type="gramEnd"/>
      <w:r w:rsidRPr="00FC0942">
        <w:t>i).star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fullQueue.release(</w:t>
      </w:r>
      <w:proofErr w:type="gramEnd"/>
      <w:r w:rsidRPr="00FC0942">
        <w:t>MAXJOBS);</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Override</w:t>
      </w:r>
    </w:p>
    <w:p w:rsidR="00036C62" w:rsidRPr="00FC0942" w:rsidRDefault="00036C62" w:rsidP="00E00936">
      <w:pPr>
        <w:pStyle w:val="Code"/>
      </w:pPr>
      <w:r w:rsidRPr="00FC0942">
        <w:t xml:space="preserve">    </w:t>
      </w:r>
      <w:proofErr w:type="gramStart"/>
      <w:r w:rsidRPr="00FC0942">
        <w:t>protected</w:t>
      </w:r>
      <w:proofErr w:type="gramEnd"/>
      <w:r w:rsidRPr="00FC0942">
        <w:t xml:space="preserve"> void finalize() {</w:t>
      </w:r>
    </w:p>
    <w:p w:rsidR="00036C62" w:rsidRPr="00FC0942" w:rsidRDefault="00036C62" w:rsidP="00E00936">
      <w:pPr>
        <w:pStyle w:val="Code"/>
      </w:pPr>
      <w:r w:rsidRPr="00FC0942">
        <w:t xml:space="preserve">        </w:t>
      </w:r>
      <w:proofErr w:type="gramStart"/>
      <w:r w:rsidRPr="00FC0942">
        <w:t>if</w:t>
      </w:r>
      <w:proofErr w:type="gramEnd"/>
      <w:r w:rsidRPr="00FC0942">
        <w:t xml:space="preserve"> (isRunning()) {</w:t>
      </w:r>
    </w:p>
    <w:p w:rsidR="00036C62" w:rsidRPr="00FC0942" w:rsidRDefault="00036C62" w:rsidP="00E00936">
      <w:pPr>
        <w:pStyle w:val="Code"/>
      </w:pPr>
      <w:r w:rsidRPr="00FC0942">
        <w:t xml:space="preserve">            </w:t>
      </w:r>
      <w:proofErr w:type="gramStart"/>
      <w:r w:rsidRPr="00FC0942">
        <w:t>setRunning(</w:t>
      </w:r>
      <w:proofErr w:type="gramEnd"/>
      <w:r w:rsidRPr="00FC0942">
        <w:t>fals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super.finalize(</w:t>
      </w:r>
      <w:proofErr w:type="gramEnd"/>
      <w:r w:rsidRPr="00FC0942">
        <w:t>);</w:t>
      </w:r>
    </w:p>
    <w:p w:rsidR="00036C62" w:rsidRPr="00FC0942" w:rsidRDefault="00036C62" w:rsidP="00E00936">
      <w:pPr>
        <w:pStyle w:val="Code"/>
      </w:pPr>
      <w:r w:rsidRPr="00FC0942">
        <w:t xml:space="preserve">        } catch (Throwable ex) {</w:t>
      </w:r>
    </w:p>
    <w:p w:rsidR="00036C62" w:rsidRPr="00FC0942" w:rsidRDefault="00036C62" w:rsidP="00E00936">
      <w:pPr>
        <w:pStyle w:val="Code"/>
      </w:pPr>
      <w:r w:rsidRPr="00FC0942">
        <w:t xml:space="preserve">            </w:t>
      </w:r>
      <w:proofErr w:type="gramStart"/>
      <w:r w:rsidRPr="00FC0942">
        <w:t>handleThrowables(</w:t>
      </w:r>
      <w:proofErr w:type="gramEnd"/>
      <w:r w:rsidRPr="00FC0942">
        <w:t>ex);</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All Throwables are handled using this function.</w:t>
      </w:r>
    </w:p>
    <w:p w:rsidR="00036C62" w:rsidRPr="00FC0942" w:rsidRDefault="00036C62" w:rsidP="00E00936">
      <w:pPr>
        <w:pStyle w:val="Code"/>
      </w:pPr>
      <w:r w:rsidRPr="00FC0942">
        <w:t xml:space="preserve">     * To have a different handling override this function.</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param ex the Throwable thrown during the execution.</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void handleThrowables(Throwable ex) {</w:t>
      </w:r>
    </w:p>
    <w:p w:rsidR="00036C62" w:rsidRPr="00FC0942" w:rsidRDefault="00036C62" w:rsidP="00E00936">
      <w:pPr>
        <w:pStyle w:val="Code"/>
      </w:pPr>
      <w:r w:rsidRPr="00FC0942">
        <w:t xml:space="preserve">        </w:t>
      </w:r>
      <w:proofErr w:type="gramStart"/>
      <w:r w:rsidRPr="00FC0942">
        <w:t>System.out.println(</w:t>
      </w:r>
      <w:proofErr w:type="gramEnd"/>
      <w:r w:rsidRPr="00FC0942">
        <w:t>ex.getMessage());</w:t>
      </w:r>
    </w:p>
    <w:p w:rsidR="00036C62" w:rsidRPr="00FC0942" w:rsidRDefault="00036C62" w:rsidP="00E00936">
      <w:pPr>
        <w:pStyle w:val="Code"/>
      </w:pPr>
      <w:r w:rsidRPr="00FC0942">
        <w:t xml:space="preserve">        </w:t>
      </w:r>
      <w:proofErr w:type="gramStart"/>
      <w:r w:rsidRPr="00FC0942">
        <w:t>ex.printStackTrace(</w:t>
      </w:r>
      <w:proofErr w:type="gram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w:t>
      </w:r>
    </w:p>
    <w:p w:rsidR="00036C62" w:rsidRPr="00FC0942" w:rsidRDefault="00036C62" w:rsidP="00E00936">
      <w:pPr>
        <w:pStyle w:val="Code"/>
      </w:pPr>
    </w:p>
    <w:p w:rsidR="00E00936" w:rsidRDefault="00E00936" w:rsidP="00E00936">
      <w:pPr>
        <w:pStyle w:val="Heading3"/>
      </w:pPr>
      <w:bookmarkStart w:id="18" w:name="_Toc435620402"/>
      <w:r>
        <w:t>Class QueueThread</w:t>
      </w:r>
      <w:bookmarkEnd w:id="18"/>
    </w:p>
    <w:p w:rsidR="00E03954" w:rsidRPr="00FC0942" w:rsidRDefault="00E03954" w:rsidP="00E00936">
      <w:pPr>
        <w:pStyle w:val="Code"/>
      </w:pPr>
      <w:r w:rsidRPr="00FC0942">
        <w:t>/**</w:t>
      </w:r>
    </w:p>
    <w:p w:rsidR="00E03954" w:rsidRPr="00FC0942" w:rsidRDefault="00E03954" w:rsidP="00E00936">
      <w:pPr>
        <w:pStyle w:val="Code"/>
      </w:pPr>
      <w:r>
        <w:t xml:space="preserve"> * This class is the thread class used by the JobQueue</w:t>
      </w:r>
      <w:proofErr w:type="gramStart"/>
      <w:r w:rsidRPr="00FC0942">
        <w:t>.&lt;</w:t>
      </w:r>
      <w:proofErr w:type="gramEnd"/>
      <w:r w:rsidRPr="00FC0942">
        <w:t>br&gt;</w:t>
      </w:r>
    </w:p>
    <w:p w:rsidR="00E03954" w:rsidRPr="00FC0942" w:rsidRDefault="00E03954" w:rsidP="00E00936">
      <w:pPr>
        <w:pStyle w:val="Code"/>
      </w:pPr>
      <w:r>
        <w:t xml:space="preserve"> </w:t>
      </w:r>
      <w:r w:rsidRPr="00FC0942">
        <w:t xml:space="preserve">* </w:t>
      </w:r>
    </w:p>
    <w:p w:rsidR="00E03954" w:rsidRPr="00FC0942" w:rsidRDefault="00E03954" w:rsidP="00E00936">
      <w:pPr>
        <w:pStyle w:val="Code"/>
      </w:pPr>
      <w:r w:rsidRPr="00FC0942">
        <w:lastRenderedPageBreak/>
        <w:t xml:space="preserve"> * @author L00131070</w:t>
      </w:r>
    </w:p>
    <w:p w:rsidR="00E03954" w:rsidRPr="00FC0942" w:rsidRDefault="00E03954" w:rsidP="00E00936">
      <w:pPr>
        <w:pStyle w:val="Code"/>
      </w:pPr>
      <w:r w:rsidRPr="00FC0942">
        <w:t xml:space="preserve"> *</w:t>
      </w:r>
    </w:p>
    <w:p w:rsidR="00E03954" w:rsidRPr="00FC0942" w:rsidRDefault="00E03954" w:rsidP="00E00936">
      <w:pPr>
        <w:pStyle w:val="Code"/>
      </w:pPr>
      <w:r w:rsidRPr="00FC0942">
        <w:t xml:space="preserve"> */</w:t>
      </w:r>
    </w:p>
    <w:p w:rsidR="00036C62" w:rsidRPr="00FC0942" w:rsidRDefault="00036C62" w:rsidP="00E00936">
      <w:pPr>
        <w:pStyle w:val="Code"/>
      </w:pPr>
      <w:proofErr w:type="gramStart"/>
      <w:r w:rsidRPr="00FC0942">
        <w:t>final</w:t>
      </w:r>
      <w:proofErr w:type="gramEnd"/>
      <w:r w:rsidRPr="00FC0942">
        <w:t xml:space="preserve"> class QueueThread extends Thread {</w:t>
      </w:r>
    </w:p>
    <w:p w:rsidR="00036C62" w:rsidRPr="00FC0942" w:rsidRDefault="00036C62" w:rsidP="00E00936">
      <w:pPr>
        <w:pStyle w:val="Code"/>
      </w:pPr>
    </w:p>
    <w:p w:rsidR="00036C62" w:rsidRPr="00FC0942" w:rsidRDefault="00036C62" w:rsidP="00E00936">
      <w:pPr>
        <w:pStyle w:val="Code"/>
      </w:pPr>
      <w:r w:rsidRPr="00FC0942">
        <w:t xml:space="preserve">    JobQueue queue = null;</w:t>
      </w:r>
    </w:p>
    <w:p w:rsidR="00036C62" w:rsidRPr="00FC0942" w:rsidRDefault="00036C62" w:rsidP="00E00936">
      <w:pPr>
        <w:pStyle w:val="Code"/>
      </w:pPr>
    </w:p>
    <w:p w:rsidR="00624D5B" w:rsidRPr="00FC0942" w:rsidRDefault="00624D5B" w:rsidP="00E00936">
      <w:pPr>
        <w:pStyle w:val="Code"/>
      </w:pPr>
      <w:r>
        <w:t xml:space="preserve">     </w:t>
      </w:r>
      <w:r w:rsidRPr="00FC0942">
        <w:t>/**</w:t>
      </w:r>
    </w:p>
    <w:p w:rsidR="00624D5B" w:rsidRPr="00FC0942" w:rsidRDefault="00624D5B" w:rsidP="00E00936">
      <w:pPr>
        <w:pStyle w:val="Code"/>
      </w:pPr>
      <w:r w:rsidRPr="00FC0942">
        <w:t xml:space="preserve">     </w:t>
      </w:r>
      <w:proofErr w:type="gramStart"/>
      <w:r w:rsidRPr="00FC0942">
        <w:t>*  Creates</w:t>
      </w:r>
      <w:proofErr w:type="gramEnd"/>
      <w:r w:rsidRPr="00FC0942">
        <w:t xml:space="preserve"> a </w:t>
      </w:r>
      <w:r>
        <w:t>QueueThread</w:t>
      </w:r>
    </w:p>
    <w:p w:rsidR="00624D5B" w:rsidRPr="00FC0942" w:rsidRDefault="00624D5B"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QueueThread(</w:t>
      </w:r>
      <w:proofErr w:type="gramEnd"/>
      <w:r w:rsidRPr="00FC0942">
        <w:t>JobQueue queue) {</w:t>
      </w:r>
    </w:p>
    <w:p w:rsidR="00036C62" w:rsidRPr="00FC0942" w:rsidRDefault="00036C62" w:rsidP="00E00936">
      <w:pPr>
        <w:pStyle w:val="Code"/>
      </w:pPr>
      <w:r w:rsidRPr="00FC0942">
        <w:t xml:space="preserve">        this.queue = queue;</w:t>
      </w:r>
    </w:p>
    <w:p w:rsidR="00036C62" w:rsidRPr="00FC0942" w:rsidRDefault="00036C62" w:rsidP="00E00936">
      <w:pPr>
        <w:pStyle w:val="Code"/>
      </w:pPr>
      <w:r w:rsidRPr="00FC0942">
        <w:t xml:space="preserve">    }</w:t>
      </w:r>
    </w:p>
    <w:p w:rsidR="00036C62" w:rsidRPr="00FC0942" w:rsidRDefault="00036C62" w:rsidP="00E00936">
      <w:pPr>
        <w:pStyle w:val="Code"/>
      </w:pPr>
    </w:p>
    <w:p w:rsidR="00624D5B" w:rsidRPr="00FC0942" w:rsidRDefault="00624D5B" w:rsidP="00E00936">
      <w:pPr>
        <w:pStyle w:val="Code"/>
      </w:pPr>
      <w:r>
        <w:t xml:space="preserve">     </w:t>
      </w:r>
      <w:r w:rsidRPr="00FC0942">
        <w:t>/**</w:t>
      </w:r>
    </w:p>
    <w:p w:rsidR="00624D5B" w:rsidRDefault="00624D5B" w:rsidP="00E00936">
      <w:pPr>
        <w:pStyle w:val="Code"/>
      </w:pPr>
      <w:r w:rsidRPr="00FC0942">
        <w:t xml:space="preserve">     </w:t>
      </w:r>
      <w:proofErr w:type="gramStart"/>
      <w:r w:rsidRPr="00FC0942">
        <w:t xml:space="preserve">*  </w:t>
      </w:r>
      <w:r>
        <w:t>runs</w:t>
      </w:r>
      <w:proofErr w:type="gramEnd"/>
      <w:r>
        <w:t xml:space="preserve"> the thread by getting a job from the queue then executing the doJob on the job.</w:t>
      </w:r>
    </w:p>
    <w:p w:rsidR="00624D5B" w:rsidRPr="00FC0942" w:rsidRDefault="00624D5B" w:rsidP="00E00936">
      <w:pPr>
        <w:pStyle w:val="Code"/>
      </w:pPr>
      <w:r>
        <w:t xml:space="preserve">     </w:t>
      </w:r>
      <w:proofErr w:type="gramStart"/>
      <w:r>
        <w:t>*  The</w:t>
      </w:r>
      <w:proofErr w:type="gramEnd"/>
      <w:r>
        <w:t xml:space="preserve"> Thread ends when the job gotten from the queue is null.</w:t>
      </w:r>
    </w:p>
    <w:p w:rsidR="00624D5B" w:rsidRPr="00FC0942" w:rsidRDefault="00624D5B" w:rsidP="00E00936">
      <w:pPr>
        <w:pStyle w:val="Code"/>
      </w:pPr>
      <w:r w:rsidRPr="00FC0942">
        <w:t xml:space="preserve">     */</w:t>
      </w:r>
    </w:p>
    <w:p w:rsidR="00036C62" w:rsidRPr="00FC0942" w:rsidRDefault="00036C62" w:rsidP="00E00936">
      <w:pPr>
        <w:pStyle w:val="Code"/>
      </w:pPr>
      <w:r w:rsidRPr="00FC0942">
        <w:t xml:space="preserve">    @Override</w:t>
      </w:r>
    </w:p>
    <w:p w:rsidR="00036C62" w:rsidRPr="00FC0942" w:rsidRDefault="00036C62" w:rsidP="00E00936">
      <w:pPr>
        <w:pStyle w:val="Code"/>
      </w:pPr>
      <w:r w:rsidRPr="00FC0942">
        <w:t xml:space="preserve">    </w:t>
      </w:r>
      <w:proofErr w:type="gramStart"/>
      <w:r w:rsidRPr="00FC0942">
        <w:t>public</w:t>
      </w:r>
      <w:proofErr w:type="gramEnd"/>
      <w:r w:rsidRPr="00FC0942">
        <w:t xml:space="preserve"> void run() {</w:t>
      </w:r>
    </w:p>
    <w:p w:rsidR="00036C62" w:rsidRPr="00FC0942" w:rsidRDefault="00036C62" w:rsidP="00E00936">
      <w:pPr>
        <w:pStyle w:val="Code"/>
      </w:pPr>
      <w:r w:rsidRPr="00FC0942">
        <w:t xml:space="preserve">        </w:t>
      </w:r>
      <w:proofErr w:type="gramStart"/>
      <w:r w:rsidRPr="00FC0942">
        <w:t>System.out.println(</w:t>
      </w:r>
      <w:proofErr w:type="gramEnd"/>
      <w:r w:rsidRPr="00FC0942">
        <w:t>"Thread: " + queue.getThreads().indexOf(this) + " starting");</w:t>
      </w:r>
    </w:p>
    <w:p w:rsidR="00036C62" w:rsidRPr="00FC0942" w:rsidRDefault="00036C62" w:rsidP="00E00936">
      <w:pPr>
        <w:pStyle w:val="Code"/>
      </w:pPr>
      <w:r w:rsidRPr="00FC0942">
        <w:t xml:space="preserve">        Job job = </w:t>
      </w:r>
      <w:proofErr w:type="gramStart"/>
      <w:r w:rsidRPr="00FC0942">
        <w:t>queue.getJob(</w:t>
      </w:r>
      <w:proofErr w:type="gramEnd"/>
      <w:r w:rsidRPr="00FC0942">
        <w:t>);</w:t>
      </w:r>
    </w:p>
    <w:p w:rsidR="00036C62" w:rsidRPr="00FC0942" w:rsidRDefault="00036C62" w:rsidP="00E00936">
      <w:pPr>
        <w:pStyle w:val="Code"/>
      </w:pPr>
      <w:r w:rsidRPr="00FC0942">
        <w:t xml:space="preserve">        </w:t>
      </w:r>
      <w:proofErr w:type="gramStart"/>
      <w:r w:rsidRPr="00FC0942">
        <w:t>while</w:t>
      </w:r>
      <w:proofErr w:type="gramEnd"/>
      <w:r w:rsidRPr="00FC0942">
        <w:t xml:space="preserve"> (null != job)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job.doJob(</w:t>
      </w:r>
      <w:proofErr w:type="gramEnd"/>
      <w:r w:rsidRPr="00FC0942">
        <w:t>);</w:t>
      </w:r>
    </w:p>
    <w:p w:rsidR="00036C62" w:rsidRPr="00FC0942" w:rsidRDefault="00036C62" w:rsidP="00E00936">
      <w:pPr>
        <w:pStyle w:val="Code"/>
      </w:pPr>
      <w:r w:rsidRPr="00FC0942">
        <w:t xml:space="preserve">            } catch (Throwable error) {</w:t>
      </w:r>
    </w:p>
    <w:p w:rsidR="00036C62" w:rsidRPr="00FC0942" w:rsidRDefault="00036C62" w:rsidP="00E00936">
      <w:pPr>
        <w:pStyle w:val="Code"/>
      </w:pPr>
      <w:r w:rsidRPr="00FC0942">
        <w:t xml:space="preserve">                </w:t>
      </w:r>
      <w:proofErr w:type="gramStart"/>
      <w:r w:rsidRPr="00FC0942">
        <w:t>job.setError(</w:t>
      </w:r>
      <w:proofErr w:type="gramEnd"/>
      <w:r w:rsidRPr="00FC0942">
        <w:t>error);</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queue.getFullQueue(</w:t>
      </w:r>
      <w:proofErr w:type="gramEnd"/>
      <w:r w:rsidRPr="00FC0942">
        <w:t>).release();</w:t>
      </w:r>
    </w:p>
    <w:p w:rsidR="00036C62" w:rsidRPr="00FC0942" w:rsidRDefault="00036C62" w:rsidP="00E00936">
      <w:pPr>
        <w:pStyle w:val="Code"/>
      </w:pPr>
      <w:r w:rsidRPr="00FC0942">
        <w:t xml:space="preserve">            </w:t>
      </w:r>
      <w:proofErr w:type="gramStart"/>
      <w:r w:rsidRPr="00FC0942">
        <w:t>job</w:t>
      </w:r>
      <w:proofErr w:type="gramEnd"/>
      <w:r w:rsidRPr="00FC0942">
        <w:t xml:space="preserve"> = queue.getJob();</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System.out.println(</w:t>
      </w:r>
      <w:proofErr w:type="gramEnd"/>
      <w:r w:rsidRPr="00FC0942">
        <w:t>"Thread: " + queue.getThreads().indexOf(this) + " ending");</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w:t>
      </w:r>
    </w:p>
    <w:p w:rsidR="00036C62" w:rsidRPr="00FC0942" w:rsidRDefault="00036C62" w:rsidP="00FC0942">
      <w:pPr>
        <w:pStyle w:val="Heading3"/>
      </w:pPr>
      <w:bookmarkStart w:id="19" w:name="_Toc435620403"/>
      <w:r w:rsidRPr="00FC0942">
        <w:t>Interface Job</w:t>
      </w:r>
      <w:bookmarkEnd w:id="19"/>
    </w:p>
    <w:p w:rsidR="00036C62" w:rsidRPr="00FC0942" w:rsidRDefault="00036C62" w:rsidP="00036C62">
      <w:pPr>
        <w:rPr>
          <w:rFonts w:ascii="Courier New" w:hAnsi="Courier New" w:cs="Courier New"/>
          <w:sz w:val="16"/>
          <w:szCs w:val="16"/>
        </w:rPr>
      </w:pPr>
    </w:p>
    <w:p w:rsidR="00036C62" w:rsidRPr="00FC0942" w:rsidRDefault="00036C62" w:rsidP="00E00936">
      <w:pPr>
        <w:pStyle w:val="Code"/>
      </w:pPr>
      <w:proofErr w:type="gramStart"/>
      <w:r w:rsidRPr="00FC0942">
        <w:rPr>
          <w:b/>
          <w:bCs/>
          <w:color w:val="7F0055"/>
        </w:rPr>
        <w:t>package</w:t>
      </w:r>
      <w:proofErr w:type="gramEnd"/>
      <w:r w:rsidRPr="00FC0942">
        <w:t xml:space="preserve"> jobqueue;</w:t>
      </w:r>
    </w:p>
    <w:p w:rsidR="00036C62" w:rsidRPr="00FC0942" w:rsidRDefault="00036C62" w:rsidP="00E00936">
      <w:pPr>
        <w:pStyle w:val="Code"/>
      </w:pPr>
    </w:p>
    <w:p w:rsidR="00036C62" w:rsidRPr="00FC0942" w:rsidRDefault="00036C62" w:rsidP="00E00936">
      <w:pPr>
        <w:pStyle w:val="Code"/>
      </w:pPr>
      <w:r w:rsidRPr="00FC0942">
        <w:rPr>
          <w:color w:val="3F5FBF"/>
        </w:rPr>
        <w:t>/**</w:t>
      </w:r>
    </w:p>
    <w:p w:rsidR="00036C62" w:rsidRPr="00FC0942" w:rsidRDefault="00036C62" w:rsidP="00E00936">
      <w:pPr>
        <w:pStyle w:val="Code"/>
      </w:pPr>
      <w:r w:rsidRPr="00FC0942">
        <w:rPr>
          <w:color w:val="3F5FBF"/>
        </w:rPr>
        <w:t xml:space="preserve"> </w:t>
      </w:r>
      <w:proofErr w:type="gramStart"/>
      <w:r w:rsidRPr="00FC0942">
        <w:rPr>
          <w:color w:val="3F5FBF"/>
        </w:rPr>
        <w:t>*  The</w:t>
      </w:r>
      <w:proofErr w:type="gramEnd"/>
      <w:r w:rsidRPr="00FC0942">
        <w:rPr>
          <w:color w:val="3F5FBF"/>
        </w:rPr>
        <w:t xml:space="preserve"> Job Interface defines the functions to be implemented to use the JobQueue.</w:t>
      </w:r>
    </w:p>
    <w:p w:rsidR="00036C62" w:rsidRPr="00FC0942" w:rsidRDefault="00036C62" w:rsidP="00E00936">
      <w:pPr>
        <w:pStyle w:val="Code"/>
      </w:pPr>
      <w:r w:rsidRPr="00FC0942">
        <w:rPr>
          <w:color w:val="3F5FBF"/>
        </w:rPr>
        <w:t xml:space="preserve"> * </w:t>
      </w:r>
    </w:p>
    <w:p w:rsidR="00036C62" w:rsidRPr="00FC0942" w:rsidRDefault="00036C62" w:rsidP="00E00936">
      <w:pPr>
        <w:pStyle w:val="Code"/>
      </w:pPr>
      <w:r w:rsidRPr="00FC0942">
        <w:rPr>
          <w:color w:val="3F5FBF"/>
        </w:rPr>
        <w:t xml:space="preserve"> * </w:t>
      </w:r>
      <w:r w:rsidRPr="00FC0942">
        <w:rPr>
          <w:b/>
          <w:bCs/>
          <w:color w:val="7F9FBF"/>
        </w:rPr>
        <w:t>@author</w:t>
      </w:r>
      <w:r w:rsidRPr="00FC0942">
        <w:rPr>
          <w:color w:val="3F5FBF"/>
        </w:rPr>
        <w:t xml:space="preserve"> L00131070</w:t>
      </w:r>
    </w:p>
    <w:p w:rsidR="00036C62" w:rsidRPr="00FC0942" w:rsidRDefault="00036C62" w:rsidP="00E00936">
      <w:pPr>
        <w:pStyle w:val="Code"/>
      </w:pPr>
      <w:r w:rsidRPr="00FC0942">
        <w:rPr>
          <w:color w:val="3F5FBF"/>
        </w:rPr>
        <w:t xml:space="preserve"> */</w:t>
      </w:r>
    </w:p>
    <w:p w:rsidR="00036C62" w:rsidRPr="00FC0942" w:rsidRDefault="00036C62" w:rsidP="00E00936">
      <w:pPr>
        <w:pStyle w:val="Code"/>
      </w:pPr>
      <w:proofErr w:type="gramStart"/>
      <w:r w:rsidRPr="00FC0942">
        <w:rPr>
          <w:b/>
          <w:bCs/>
          <w:color w:val="7F0055"/>
        </w:rPr>
        <w:t>public</w:t>
      </w:r>
      <w:proofErr w:type="gramEnd"/>
      <w:r w:rsidRPr="00FC0942">
        <w:t xml:space="preserve"> </w:t>
      </w:r>
      <w:r w:rsidRPr="00FC0942">
        <w:rPr>
          <w:b/>
          <w:bCs/>
          <w:color w:val="7F0055"/>
        </w:rPr>
        <w:t>interface</w:t>
      </w:r>
      <w:r w:rsidRPr="00FC0942">
        <w:t xml:space="preserve"> Job {</w:t>
      </w:r>
    </w:p>
    <w:p w:rsidR="00036C62" w:rsidRPr="00FC0942" w:rsidRDefault="00036C62" w:rsidP="00E00936">
      <w:pPr>
        <w:pStyle w:val="Code"/>
      </w:pPr>
      <w:r w:rsidRPr="00FC0942">
        <w:tab/>
      </w:r>
    </w:p>
    <w:p w:rsidR="00036C62" w:rsidRPr="00FC0942" w:rsidRDefault="00036C62" w:rsidP="00E00936">
      <w:pPr>
        <w:pStyle w:val="Code"/>
      </w:pPr>
      <w:r w:rsidRPr="00FC0942">
        <w:t xml:space="preserve">    </w:t>
      </w:r>
      <w:r w:rsidRPr="00FC0942">
        <w:rPr>
          <w:color w:val="3F5FBF"/>
        </w:rPr>
        <w:t>/**</w:t>
      </w:r>
    </w:p>
    <w:p w:rsidR="00036C62" w:rsidRPr="00FC0942" w:rsidRDefault="00036C62" w:rsidP="00E00936">
      <w:pPr>
        <w:pStyle w:val="Code"/>
      </w:pPr>
      <w:r w:rsidRPr="00FC0942">
        <w:rPr>
          <w:color w:val="3F5FBF"/>
        </w:rPr>
        <w:lastRenderedPageBreak/>
        <w:t xml:space="preserve">     * The job executed by the JobQueue</w:t>
      </w:r>
    </w:p>
    <w:p w:rsidR="00036C62" w:rsidRPr="00FC0942" w:rsidRDefault="00036C62" w:rsidP="00E00936">
      <w:pPr>
        <w:pStyle w:val="Code"/>
      </w:pPr>
      <w:r w:rsidRPr="00FC0942">
        <w:rPr>
          <w:color w:val="3F5FBF"/>
        </w:rPr>
        <w:t xml:space="preserve">     */</w:t>
      </w:r>
    </w:p>
    <w:p w:rsidR="00036C62" w:rsidRPr="00FC0942" w:rsidRDefault="00036C62" w:rsidP="00E00936">
      <w:pPr>
        <w:pStyle w:val="Code"/>
      </w:pPr>
      <w:r w:rsidRPr="00FC0942">
        <w:t xml:space="preserve">    </w:t>
      </w:r>
      <w:proofErr w:type="gramStart"/>
      <w:r w:rsidRPr="00FC0942">
        <w:rPr>
          <w:b/>
          <w:bCs/>
          <w:color w:val="7F0055"/>
        </w:rPr>
        <w:t>public</w:t>
      </w:r>
      <w:proofErr w:type="gramEnd"/>
      <w:r w:rsidRPr="00FC0942">
        <w:t xml:space="preserve"> </w:t>
      </w:r>
      <w:r w:rsidRPr="00FC0942">
        <w:rPr>
          <w:b/>
          <w:bCs/>
          <w:color w:val="7F0055"/>
        </w:rPr>
        <w:t>void</w:t>
      </w:r>
      <w:r w:rsidRPr="00FC0942">
        <w:t xml:space="preserve"> doJob();</w:t>
      </w:r>
    </w:p>
    <w:p w:rsidR="00036C62" w:rsidRPr="00FC0942" w:rsidRDefault="00036C62" w:rsidP="00E00936">
      <w:pPr>
        <w:pStyle w:val="Code"/>
      </w:pPr>
    </w:p>
    <w:p w:rsidR="00036C62" w:rsidRPr="00FC0942" w:rsidRDefault="00036C62" w:rsidP="00E00936">
      <w:pPr>
        <w:pStyle w:val="Code"/>
      </w:pPr>
      <w:r w:rsidRPr="00FC0942">
        <w:t xml:space="preserve">    </w:t>
      </w:r>
      <w:r w:rsidRPr="00FC0942">
        <w:rPr>
          <w:color w:val="3F5FBF"/>
        </w:rPr>
        <w:t>/**</w:t>
      </w:r>
    </w:p>
    <w:p w:rsidR="00036C62" w:rsidRPr="00FC0942" w:rsidRDefault="00036C62" w:rsidP="00E00936">
      <w:pPr>
        <w:pStyle w:val="Code"/>
      </w:pPr>
      <w:r w:rsidRPr="00FC0942">
        <w:rPr>
          <w:color w:val="3F5FBF"/>
        </w:rPr>
        <w:t xml:space="preserve">     * All errors and exceptions thrown by </w:t>
      </w:r>
      <w:proofErr w:type="gramStart"/>
      <w:r w:rsidRPr="00FC0942">
        <w:rPr>
          <w:color w:val="3F5FBF"/>
        </w:rPr>
        <w:t>doJob(</w:t>
      </w:r>
      <w:proofErr w:type="gramEnd"/>
      <w:r w:rsidRPr="00FC0942">
        <w:rPr>
          <w:color w:val="3F5FBF"/>
        </w:rPr>
        <w:t>) during the execution are sent here for processing.</w:t>
      </w:r>
    </w:p>
    <w:p w:rsidR="00036C62" w:rsidRPr="00FC0942" w:rsidRDefault="00036C62" w:rsidP="00E00936">
      <w:pPr>
        <w:pStyle w:val="Code"/>
      </w:pPr>
      <w:r w:rsidRPr="00FC0942">
        <w:rPr>
          <w:color w:val="3F5FBF"/>
        </w:rPr>
        <w:t xml:space="preserve">     * </w:t>
      </w:r>
    </w:p>
    <w:p w:rsidR="00036C62" w:rsidRPr="00FC0942" w:rsidRDefault="00036C62" w:rsidP="00E00936">
      <w:pPr>
        <w:pStyle w:val="Code"/>
      </w:pPr>
      <w:r w:rsidRPr="00FC0942">
        <w:rPr>
          <w:color w:val="3F5FBF"/>
        </w:rPr>
        <w:t xml:space="preserve">     * </w:t>
      </w:r>
      <w:r w:rsidRPr="00FC0942">
        <w:rPr>
          <w:b/>
          <w:bCs/>
          <w:color w:val="7F9FBF"/>
        </w:rPr>
        <w:t>@param</w:t>
      </w:r>
      <w:r w:rsidRPr="00FC0942">
        <w:rPr>
          <w:color w:val="3F5FBF"/>
        </w:rPr>
        <w:t xml:space="preserve"> error the error/exception thrown by </w:t>
      </w:r>
      <w:proofErr w:type="gramStart"/>
      <w:r w:rsidRPr="00FC0942">
        <w:rPr>
          <w:color w:val="3F5FBF"/>
        </w:rPr>
        <w:t>doJob()</w:t>
      </w:r>
      <w:proofErr w:type="gramEnd"/>
    </w:p>
    <w:p w:rsidR="00036C62" w:rsidRPr="00FC0942" w:rsidRDefault="00036C62" w:rsidP="00E00936">
      <w:pPr>
        <w:pStyle w:val="Code"/>
      </w:pPr>
      <w:r w:rsidRPr="00FC0942">
        <w:rPr>
          <w:color w:val="3F5FBF"/>
        </w:rPr>
        <w:t xml:space="preserve">     */</w:t>
      </w:r>
    </w:p>
    <w:p w:rsidR="00036C62" w:rsidRPr="00FC0942" w:rsidRDefault="00036C62" w:rsidP="00E00936">
      <w:pPr>
        <w:pStyle w:val="Code"/>
      </w:pPr>
      <w:r w:rsidRPr="00FC0942">
        <w:t xml:space="preserve">    </w:t>
      </w:r>
      <w:proofErr w:type="gramStart"/>
      <w:r w:rsidRPr="00FC0942">
        <w:rPr>
          <w:b/>
          <w:bCs/>
          <w:color w:val="7F0055"/>
        </w:rPr>
        <w:t>public</w:t>
      </w:r>
      <w:proofErr w:type="gramEnd"/>
      <w:r w:rsidRPr="00FC0942">
        <w:t xml:space="preserve"> </w:t>
      </w:r>
      <w:r w:rsidRPr="00FC0942">
        <w:rPr>
          <w:b/>
          <w:bCs/>
          <w:color w:val="7F0055"/>
        </w:rPr>
        <w:t>void</w:t>
      </w:r>
      <w:r w:rsidRPr="00FC0942">
        <w:t xml:space="preserve"> setError(Throwable </w:t>
      </w:r>
      <w:r w:rsidRPr="00FC0942">
        <w:rPr>
          <w:color w:val="6A3E3E"/>
        </w:rPr>
        <w:t>error</w:t>
      </w:r>
      <w:r w:rsidRPr="00FC0942">
        <w:t>);</w:t>
      </w:r>
    </w:p>
    <w:p w:rsidR="00036C62" w:rsidRPr="00FC0942" w:rsidRDefault="00036C62" w:rsidP="00E00936">
      <w:pPr>
        <w:pStyle w:val="Code"/>
      </w:pPr>
      <w:r w:rsidRPr="00FC0942">
        <w:tab/>
      </w:r>
    </w:p>
    <w:p w:rsidR="00036C62" w:rsidRPr="00FC0942" w:rsidRDefault="00036C62" w:rsidP="00E00936">
      <w:pPr>
        <w:pStyle w:val="Code"/>
      </w:pPr>
    </w:p>
    <w:p w:rsidR="00036C62" w:rsidRPr="00FC0942" w:rsidRDefault="00036C62" w:rsidP="00E00936">
      <w:pPr>
        <w:pStyle w:val="Code"/>
      </w:pPr>
      <w:r w:rsidRPr="00FC0942">
        <w:t>}</w:t>
      </w:r>
    </w:p>
    <w:p w:rsidR="00036C62" w:rsidRPr="00036C62" w:rsidRDefault="00036C62" w:rsidP="00036C62"/>
    <w:p w:rsidR="00FC0942" w:rsidRDefault="00FC0942">
      <w:pPr>
        <w:spacing w:after="160"/>
        <w:rPr>
          <w:rFonts w:asciiTheme="majorHAnsi" w:eastAsiaTheme="majorEastAsia" w:hAnsiTheme="majorHAnsi" w:cstheme="majorBidi"/>
          <w:color w:val="2E74B5" w:themeColor="accent1" w:themeShade="BF"/>
          <w:sz w:val="26"/>
          <w:szCs w:val="26"/>
        </w:rPr>
      </w:pPr>
      <w:r>
        <w:br w:type="page"/>
      </w:r>
    </w:p>
    <w:p w:rsidR="00383344" w:rsidRDefault="00036C62" w:rsidP="00383344">
      <w:pPr>
        <w:pStyle w:val="Heading2"/>
      </w:pPr>
      <w:bookmarkStart w:id="20" w:name="_Toc435620404"/>
      <w:r>
        <w:lastRenderedPageBreak/>
        <w:t>Test Log File</w:t>
      </w:r>
      <w:bookmarkEnd w:id="20"/>
    </w:p>
    <w:p w:rsidR="00036C62" w:rsidRPr="00036C62" w:rsidRDefault="00036C62" w:rsidP="00E00936">
      <w:pPr>
        <w:pStyle w:val="Code"/>
      </w:pPr>
      <w:proofErr w:type="gramStart"/>
      <w:r w:rsidRPr="00036C62">
        <w:t>testAdd</w:t>
      </w:r>
      <w:proofErr w:type="gramEnd"/>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proofErr w:type="gramStart"/>
      <w:r w:rsidRPr="00036C62">
        <w:t>start</w:t>
      </w:r>
      <w:proofErr w:type="gramEnd"/>
      <w:r w:rsidRPr="00036C62">
        <w:t xml:space="preserve"> job: 1</w:t>
      </w:r>
    </w:p>
    <w:p w:rsidR="00036C62" w:rsidRPr="00036C62" w:rsidRDefault="00036C62" w:rsidP="00E00936">
      <w:pPr>
        <w:pStyle w:val="Code"/>
      </w:pPr>
      <w:proofErr w:type="gramStart"/>
      <w:r w:rsidRPr="00036C62">
        <w:t>start</w:t>
      </w:r>
      <w:proofErr w:type="gramEnd"/>
      <w:r w:rsidRPr="00036C62">
        <w:t xml:space="preserve"> job: 2</w:t>
      </w:r>
    </w:p>
    <w:p w:rsidR="00036C62" w:rsidRPr="00036C62" w:rsidRDefault="00036C62" w:rsidP="00E00936">
      <w:pPr>
        <w:pStyle w:val="Code"/>
      </w:pPr>
      <w:proofErr w:type="gramStart"/>
      <w:r w:rsidRPr="00036C62">
        <w:t>start</w:t>
      </w:r>
      <w:proofErr w:type="gramEnd"/>
      <w:r w:rsidRPr="00036C62">
        <w:t xml:space="preserve"> job: 3</w:t>
      </w:r>
    </w:p>
    <w:p w:rsidR="00036C62" w:rsidRPr="00036C62" w:rsidRDefault="00036C62" w:rsidP="00E00936">
      <w:pPr>
        <w:pStyle w:val="Code"/>
      </w:pPr>
      <w:proofErr w:type="gramStart"/>
      <w:r w:rsidRPr="00036C62">
        <w:t>start</w:t>
      </w:r>
      <w:proofErr w:type="gramEnd"/>
      <w:r w:rsidRPr="00036C62">
        <w:t xml:space="preserve"> job: 4</w:t>
      </w:r>
    </w:p>
    <w:p w:rsidR="00036C62" w:rsidRPr="00036C62" w:rsidRDefault="00036C62" w:rsidP="00E00936">
      <w:pPr>
        <w:pStyle w:val="Code"/>
      </w:pPr>
      <w:proofErr w:type="gramStart"/>
      <w:r w:rsidRPr="00036C62">
        <w:t>start</w:t>
      </w:r>
      <w:proofErr w:type="gramEnd"/>
      <w:r w:rsidRPr="00036C62">
        <w:t xml:space="preserve"> job: 5</w:t>
      </w:r>
    </w:p>
    <w:p w:rsidR="00036C62" w:rsidRPr="00036C62" w:rsidRDefault="00036C62" w:rsidP="00E00936">
      <w:pPr>
        <w:pStyle w:val="Code"/>
      </w:pPr>
      <w:proofErr w:type="gramStart"/>
      <w:r w:rsidRPr="00036C62">
        <w:t>start</w:t>
      </w:r>
      <w:proofErr w:type="gramEnd"/>
      <w:r w:rsidRPr="00036C62">
        <w:t xml:space="preserve"> job: 6</w:t>
      </w:r>
    </w:p>
    <w:p w:rsidR="00036C62" w:rsidRPr="00036C62" w:rsidRDefault="00036C62" w:rsidP="00E00936">
      <w:pPr>
        <w:pStyle w:val="Code"/>
      </w:pPr>
      <w:proofErr w:type="gramStart"/>
      <w:r w:rsidRPr="00036C62">
        <w:t>start</w:t>
      </w:r>
      <w:proofErr w:type="gramEnd"/>
      <w:r w:rsidRPr="00036C62">
        <w:t xml:space="preserve"> job: 7</w:t>
      </w:r>
    </w:p>
    <w:p w:rsidR="00036C62" w:rsidRPr="00036C62" w:rsidRDefault="00036C62" w:rsidP="00E00936">
      <w:pPr>
        <w:pStyle w:val="Code"/>
      </w:pPr>
      <w:proofErr w:type="gramStart"/>
      <w:r w:rsidRPr="00036C62">
        <w:t>start</w:t>
      </w:r>
      <w:proofErr w:type="gramEnd"/>
      <w:r w:rsidRPr="00036C62">
        <w:t xml:space="preserve"> job: 8</w:t>
      </w:r>
    </w:p>
    <w:p w:rsidR="00036C62" w:rsidRPr="00036C62" w:rsidRDefault="00036C62" w:rsidP="00E00936">
      <w:pPr>
        <w:pStyle w:val="Code"/>
      </w:pPr>
      <w:proofErr w:type="gramStart"/>
      <w:r w:rsidRPr="00036C62">
        <w:t>start</w:t>
      </w:r>
      <w:proofErr w:type="gramEnd"/>
      <w:r w:rsidRPr="00036C62">
        <w:t xml:space="preserve"> job: 9</w:t>
      </w:r>
    </w:p>
    <w:p w:rsidR="00036C62" w:rsidRPr="00036C62" w:rsidRDefault="00036C62" w:rsidP="00E00936">
      <w:pPr>
        <w:pStyle w:val="Code"/>
      </w:pPr>
      <w:proofErr w:type="gramStart"/>
      <w:r w:rsidRPr="00036C62">
        <w:t>start</w:t>
      </w:r>
      <w:proofErr w:type="gramEnd"/>
      <w:r w:rsidRPr="00036C62">
        <w:t xml:space="preserve"> job: 10</w:t>
      </w:r>
    </w:p>
    <w:p w:rsidR="00036C62" w:rsidRPr="00036C62" w:rsidRDefault="00036C62" w:rsidP="00E00936">
      <w:pPr>
        <w:pStyle w:val="Code"/>
      </w:pPr>
      <w:r w:rsidRPr="00036C62">
        <w:t>20 false waiting 1s</w:t>
      </w:r>
    </w:p>
    <w:p w:rsidR="00036C62" w:rsidRPr="00036C62" w:rsidRDefault="00036C62" w:rsidP="00E00936">
      <w:pPr>
        <w:pStyle w:val="Code"/>
      </w:pPr>
      <w:proofErr w:type="gramStart"/>
      <w:r w:rsidRPr="00036C62">
        <w:t>end</w:t>
      </w:r>
      <w:proofErr w:type="gramEnd"/>
      <w:r w:rsidRPr="00036C62">
        <w:t xml:space="preserve"> job: 6</w:t>
      </w:r>
    </w:p>
    <w:p w:rsidR="00036C62" w:rsidRPr="00036C62" w:rsidRDefault="00036C62" w:rsidP="00E00936">
      <w:pPr>
        <w:pStyle w:val="Code"/>
      </w:pPr>
      <w:proofErr w:type="gramStart"/>
      <w:r w:rsidRPr="00036C62">
        <w:t>start</w:t>
      </w:r>
      <w:proofErr w:type="gramEnd"/>
      <w:r w:rsidRPr="00036C62">
        <w:t xml:space="preserve"> job: 11</w:t>
      </w:r>
    </w:p>
    <w:p w:rsidR="00036C62" w:rsidRPr="00036C62" w:rsidRDefault="00036C62" w:rsidP="00E00936">
      <w:pPr>
        <w:pStyle w:val="Code"/>
      </w:pPr>
      <w:proofErr w:type="gramStart"/>
      <w:r w:rsidRPr="00036C62">
        <w:t>end</w:t>
      </w:r>
      <w:proofErr w:type="gramEnd"/>
      <w:r w:rsidRPr="00036C62">
        <w:t xml:space="preserve"> job: 7</w:t>
      </w:r>
    </w:p>
    <w:p w:rsidR="00036C62" w:rsidRPr="00036C62" w:rsidRDefault="00036C62" w:rsidP="00E00936">
      <w:pPr>
        <w:pStyle w:val="Code"/>
      </w:pPr>
      <w:proofErr w:type="gramStart"/>
      <w:r w:rsidRPr="00036C62">
        <w:t>start</w:t>
      </w:r>
      <w:proofErr w:type="gramEnd"/>
      <w:r w:rsidRPr="00036C62">
        <w:t xml:space="preserve"> job: 12</w:t>
      </w:r>
    </w:p>
    <w:p w:rsidR="00036C62" w:rsidRPr="00036C62" w:rsidRDefault="00036C62" w:rsidP="00E00936">
      <w:pPr>
        <w:pStyle w:val="Code"/>
      </w:pPr>
      <w:proofErr w:type="gramStart"/>
      <w:r w:rsidRPr="00036C62">
        <w:t>end</w:t>
      </w:r>
      <w:proofErr w:type="gramEnd"/>
      <w:r w:rsidRPr="00036C62">
        <w:t xml:space="preserve"> job: 8</w:t>
      </w:r>
    </w:p>
    <w:p w:rsidR="00036C62" w:rsidRPr="00036C62" w:rsidRDefault="00036C62" w:rsidP="00E00936">
      <w:pPr>
        <w:pStyle w:val="Code"/>
      </w:pPr>
      <w:proofErr w:type="gramStart"/>
      <w:r w:rsidRPr="00036C62">
        <w:t>start</w:t>
      </w:r>
      <w:proofErr w:type="gramEnd"/>
      <w:r w:rsidRPr="00036C62">
        <w:t xml:space="preserve"> job: 13</w:t>
      </w:r>
    </w:p>
    <w:p w:rsidR="00036C62" w:rsidRPr="00036C62" w:rsidRDefault="00036C62" w:rsidP="00E00936">
      <w:pPr>
        <w:pStyle w:val="Code"/>
      </w:pPr>
      <w:proofErr w:type="gramStart"/>
      <w:r w:rsidRPr="00036C62">
        <w:t>end</w:t>
      </w:r>
      <w:proofErr w:type="gramEnd"/>
      <w:r w:rsidRPr="00036C62">
        <w:t xml:space="preserve"> job: 9</w:t>
      </w:r>
    </w:p>
    <w:p w:rsidR="00036C62" w:rsidRPr="00036C62" w:rsidRDefault="00036C62" w:rsidP="00E00936">
      <w:pPr>
        <w:pStyle w:val="Code"/>
      </w:pPr>
      <w:proofErr w:type="gramStart"/>
      <w:r w:rsidRPr="00036C62">
        <w:t>start</w:t>
      </w:r>
      <w:proofErr w:type="gramEnd"/>
      <w:r w:rsidRPr="00036C62">
        <w:t xml:space="preserve"> job: 14</w:t>
      </w:r>
    </w:p>
    <w:p w:rsidR="00036C62" w:rsidRPr="00036C62" w:rsidRDefault="00036C62" w:rsidP="00E00936">
      <w:pPr>
        <w:pStyle w:val="Code"/>
      </w:pPr>
      <w:proofErr w:type="gramStart"/>
      <w:r w:rsidRPr="00036C62">
        <w:t>end</w:t>
      </w:r>
      <w:proofErr w:type="gramEnd"/>
      <w:r w:rsidRPr="00036C62">
        <w:t xml:space="preserve"> job: 10</w:t>
      </w:r>
    </w:p>
    <w:p w:rsidR="00036C62" w:rsidRPr="00036C62" w:rsidRDefault="00036C62" w:rsidP="00E00936">
      <w:pPr>
        <w:pStyle w:val="Code"/>
      </w:pPr>
      <w:proofErr w:type="gramStart"/>
      <w:r w:rsidRPr="00036C62">
        <w:t>start</w:t>
      </w:r>
      <w:proofErr w:type="gramEnd"/>
      <w:r w:rsidRPr="00036C62">
        <w:t xml:space="preserve"> job: 15</w:t>
      </w:r>
    </w:p>
    <w:p w:rsidR="00036C62" w:rsidRPr="00036C62" w:rsidRDefault="00036C62" w:rsidP="00E00936">
      <w:pPr>
        <w:pStyle w:val="Code"/>
      </w:pPr>
      <w:proofErr w:type="gramStart"/>
      <w:r w:rsidRPr="00036C62">
        <w:t>end</w:t>
      </w:r>
      <w:proofErr w:type="gramEnd"/>
      <w:r w:rsidRPr="00036C62">
        <w:t xml:space="preserve"> job: 1</w:t>
      </w:r>
    </w:p>
    <w:p w:rsidR="00036C62" w:rsidRPr="00036C62" w:rsidRDefault="00036C62" w:rsidP="00E00936">
      <w:pPr>
        <w:pStyle w:val="Code"/>
      </w:pPr>
      <w:proofErr w:type="gramStart"/>
      <w:r w:rsidRPr="00036C62">
        <w:t>start</w:t>
      </w:r>
      <w:proofErr w:type="gramEnd"/>
      <w:r w:rsidRPr="00036C62">
        <w:t xml:space="preserve"> job: 16</w:t>
      </w:r>
    </w:p>
    <w:p w:rsidR="00036C62" w:rsidRPr="00036C62" w:rsidRDefault="00036C62" w:rsidP="00E00936">
      <w:pPr>
        <w:pStyle w:val="Code"/>
      </w:pPr>
      <w:proofErr w:type="gramStart"/>
      <w:r w:rsidRPr="00036C62">
        <w:t>end</w:t>
      </w:r>
      <w:proofErr w:type="gramEnd"/>
      <w:r w:rsidRPr="00036C62">
        <w:t xml:space="preserve"> job: 2</w:t>
      </w:r>
    </w:p>
    <w:p w:rsidR="00036C62" w:rsidRPr="00036C62" w:rsidRDefault="00036C62" w:rsidP="00E00936">
      <w:pPr>
        <w:pStyle w:val="Code"/>
      </w:pPr>
      <w:proofErr w:type="gramStart"/>
      <w:r w:rsidRPr="00036C62">
        <w:t>start</w:t>
      </w:r>
      <w:proofErr w:type="gramEnd"/>
      <w:r w:rsidRPr="00036C62">
        <w:t xml:space="preserve"> job: 17</w:t>
      </w:r>
    </w:p>
    <w:p w:rsidR="00036C62" w:rsidRPr="00036C62" w:rsidRDefault="00036C62" w:rsidP="00E00936">
      <w:pPr>
        <w:pStyle w:val="Code"/>
      </w:pPr>
      <w:proofErr w:type="gramStart"/>
      <w:r w:rsidRPr="00036C62">
        <w:t>end</w:t>
      </w:r>
      <w:proofErr w:type="gramEnd"/>
      <w:r w:rsidRPr="00036C62">
        <w:t xml:space="preserve"> job: 3</w:t>
      </w:r>
    </w:p>
    <w:p w:rsidR="00036C62" w:rsidRPr="00036C62" w:rsidRDefault="00036C62" w:rsidP="00E00936">
      <w:pPr>
        <w:pStyle w:val="Code"/>
      </w:pPr>
      <w:proofErr w:type="gramStart"/>
      <w:r w:rsidRPr="00036C62">
        <w:t>end</w:t>
      </w:r>
      <w:proofErr w:type="gramEnd"/>
      <w:r w:rsidRPr="00036C62">
        <w:t xml:space="preserve"> job: 5</w:t>
      </w:r>
    </w:p>
    <w:p w:rsidR="00036C62" w:rsidRPr="00036C62" w:rsidRDefault="00036C62" w:rsidP="00E00936">
      <w:pPr>
        <w:pStyle w:val="Code"/>
      </w:pPr>
      <w:proofErr w:type="gramStart"/>
      <w:r w:rsidRPr="00036C62">
        <w:t>end</w:t>
      </w:r>
      <w:proofErr w:type="gramEnd"/>
      <w:r w:rsidRPr="00036C62">
        <w:t xml:space="preserve"> job: 4</w:t>
      </w:r>
    </w:p>
    <w:p w:rsidR="00036C62" w:rsidRPr="00036C62" w:rsidRDefault="00036C62" w:rsidP="00E00936">
      <w:pPr>
        <w:pStyle w:val="Code"/>
      </w:pPr>
      <w:proofErr w:type="gramStart"/>
      <w:r w:rsidRPr="00036C62">
        <w:t>start</w:t>
      </w:r>
      <w:proofErr w:type="gramEnd"/>
      <w:r w:rsidRPr="00036C62">
        <w:t xml:space="preserve"> job: 19</w:t>
      </w:r>
    </w:p>
    <w:p w:rsidR="00036C62" w:rsidRPr="00036C62" w:rsidRDefault="00036C62" w:rsidP="00E00936">
      <w:pPr>
        <w:pStyle w:val="Code"/>
      </w:pPr>
      <w:proofErr w:type="gramStart"/>
      <w:r w:rsidRPr="00036C62">
        <w:t>start</w:t>
      </w:r>
      <w:proofErr w:type="gramEnd"/>
      <w:r w:rsidRPr="00036C62">
        <w:t xml:space="preserve"> job: 18</w:t>
      </w:r>
    </w:p>
    <w:p w:rsidR="00036C62" w:rsidRPr="00036C62" w:rsidRDefault="00036C62" w:rsidP="00E00936">
      <w:pPr>
        <w:pStyle w:val="Code"/>
      </w:pPr>
      <w:proofErr w:type="gramStart"/>
      <w:r w:rsidRPr="00036C62">
        <w:t>start</w:t>
      </w:r>
      <w:proofErr w:type="gramEnd"/>
      <w:r w:rsidRPr="00036C62">
        <w:t xml:space="preserve"> job: 20</w:t>
      </w:r>
    </w:p>
    <w:p w:rsidR="00036C62" w:rsidRPr="00036C62" w:rsidRDefault="00036C62" w:rsidP="00E00936">
      <w:pPr>
        <w:pStyle w:val="Code"/>
      </w:pPr>
      <w:proofErr w:type="gramStart"/>
      <w:r w:rsidRPr="00036C62">
        <w:t>end</w:t>
      </w:r>
      <w:proofErr w:type="gramEnd"/>
      <w:r w:rsidRPr="00036C62">
        <w:t xml:space="preserve"> job: 18</w:t>
      </w:r>
    </w:p>
    <w:p w:rsidR="00036C62" w:rsidRPr="00036C62" w:rsidRDefault="00036C62" w:rsidP="00E00936">
      <w:pPr>
        <w:pStyle w:val="Code"/>
      </w:pPr>
      <w:proofErr w:type="gramStart"/>
      <w:r w:rsidRPr="00036C62">
        <w:t>start</w:t>
      </w:r>
      <w:proofErr w:type="gramEnd"/>
      <w:r w:rsidRPr="00036C62">
        <w:t xml:space="preserve"> job: 21</w:t>
      </w:r>
    </w:p>
    <w:p w:rsidR="00036C62" w:rsidRPr="00036C62" w:rsidRDefault="00036C62" w:rsidP="00E00936">
      <w:pPr>
        <w:pStyle w:val="Code"/>
      </w:pPr>
      <w:proofErr w:type="gramStart"/>
      <w:r w:rsidRPr="00036C62">
        <w:t>end</w:t>
      </w:r>
      <w:proofErr w:type="gramEnd"/>
      <w:r w:rsidRPr="00036C62">
        <w:t xml:space="preserve"> job: 16</w:t>
      </w:r>
    </w:p>
    <w:p w:rsidR="00036C62" w:rsidRPr="00036C62" w:rsidRDefault="00036C62" w:rsidP="00E00936">
      <w:pPr>
        <w:pStyle w:val="Code"/>
      </w:pPr>
      <w:proofErr w:type="gramStart"/>
      <w:r w:rsidRPr="00036C62">
        <w:t>start</w:t>
      </w:r>
      <w:proofErr w:type="gramEnd"/>
      <w:r w:rsidRPr="00036C62">
        <w:t xml:space="preserve"> job: 22</w:t>
      </w:r>
    </w:p>
    <w:p w:rsidR="00036C62" w:rsidRPr="00036C62" w:rsidRDefault="00036C62" w:rsidP="00E00936">
      <w:pPr>
        <w:pStyle w:val="Code"/>
      </w:pPr>
      <w:proofErr w:type="gramStart"/>
      <w:r w:rsidRPr="00036C62">
        <w:t>end</w:t>
      </w:r>
      <w:proofErr w:type="gramEnd"/>
      <w:r w:rsidRPr="00036C62">
        <w:t xml:space="preserve"> job: 17</w:t>
      </w:r>
    </w:p>
    <w:p w:rsidR="00036C62" w:rsidRPr="00036C62" w:rsidRDefault="00036C62" w:rsidP="00E00936">
      <w:pPr>
        <w:pStyle w:val="Code"/>
      </w:pPr>
      <w:proofErr w:type="gramStart"/>
      <w:r w:rsidRPr="00036C62">
        <w:t>start</w:t>
      </w:r>
      <w:proofErr w:type="gramEnd"/>
      <w:r w:rsidRPr="00036C62">
        <w:t xml:space="preserve"> job: 23</w:t>
      </w:r>
    </w:p>
    <w:p w:rsidR="00036C62" w:rsidRPr="00036C62" w:rsidRDefault="00036C62" w:rsidP="00E00936">
      <w:pPr>
        <w:pStyle w:val="Code"/>
      </w:pPr>
      <w:proofErr w:type="gramStart"/>
      <w:r w:rsidRPr="00036C62">
        <w:t>end</w:t>
      </w:r>
      <w:proofErr w:type="gramEnd"/>
      <w:r w:rsidRPr="00036C62">
        <w:t xml:space="preserve"> job: 19</w:t>
      </w:r>
    </w:p>
    <w:p w:rsidR="00036C62" w:rsidRPr="00036C62" w:rsidRDefault="00036C62" w:rsidP="00E00936">
      <w:pPr>
        <w:pStyle w:val="Code"/>
      </w:pPr>
      <w:proofErr w:type="gramStart"/>
      <w:r w:rsidRPr="00036C62">
        <w:t>start</w:t>
      </w:r>
      <w:proofErr w:type="gramEnd"/>
      <w:r w:rsidRPr="00036C62">
        <w:t xml:space="preserve"> job: 24</w:t>
      </w:r>
    </w:p>
    <w:p w:rsidR="00036C62" w:rsidRPr="00036C62" w:rsidRDefault="00036C62" w:rsidP="00E00936">
      <w:pPr>
        <w:pStyle w:val="Code"/>
      </w:pPr>
      <w:proofErr w:type="gramStart"/>
      <w:r w:rsidRPr="00036C62">
        <w:lastRenderedPageBreak/>
        <w:t>end</w:t>
      </w:r>
      <w:proofErr w:type="gramEnd"/>
      <w:r w:rsidRPr="00036C62">
        <w:t xml:space="preserve"> job: 20</w:t>
      </w:r>
    </w:p>
    <w:p w:rsidR="00036C62" w:rsidRPr="00036C62" w:rsidRDefault="00036C62" w:rsidP="00E00936">
      <w:pPr>
        <w:pStyle w:val="Code"/>
      </w:pPr>
      <w:proofErr w:type="gramStart"/>
      <w:r w:rsidRPr="00036C62">
        <w:t>start</w:t>
      </w:r>
      <w:proofErr w:type="gramEnd"/>
      <w:r w:rsidRPr="00036C62">
        <w:t xml:space="preserve"> job: 25</w:t>
      </w:r>
    </w:p>
    <w:p w:rsidR="00036C62" w:rsidRPr="00036C62" w:rsidRDefault="00036C62" w:rsidP="00E00936">
      <w:pPr>
        <w:pStyle w:val="Code"/>
      </w:pPr>
      <w:proofErr w:type="gramStart"/>
      <w:r w:rsidRPr="00036C62">
        <w:t>end</w:t>
      </w:r>
      <w:proofErr w:type="gramEnd"/>
      <w:r w:rsidRPr="00036C62">
        <w:t xml:space="preserve"> job: 11</w:t>
      </w:r>
    </w:p>
    <w:p w:rsidR="00036C62" w:rsidRPr="00036C62" w:rsidRDefault="00036C62" w:rsidP="00E00936">
      <w:pPr>
        <w:pStyle w:val="Code"/>
      </w:pPr>
      <w:proofErr w:type="gramStart"/>
      <w:r w:rsidRPr="00036C62">
        <w:t>start</w:t>
      </w:r>
      <w:proofErr w:type="gramEnd"/>
      <w:r w:rsidRPr="00036C62">
        <w:t xml:space="preserve"> job: 26</w:t>
      </w:r>
    </w:p>
    <w:p w:rsidR="00036C62" w:rsidRPr="00036C62" w:rsidRDefault="00036C62" w:rsidP="00E00936">
      <w:pPr>
        <w:pStyle w:val="Code"/>
      </w:pPr>
      <w:proofErr w:type="gramStart"/>
      <w:r w:rsidRPr="00036C62">
        <w:t>end</w:t>
      </w:r>
      <w:proofErr w:type="gramEnd"/>
      <w:r w:rsidRPr="00036C62">
        <w:t xml:space="preserve"> job: 12</w:t>
      </w:r>
    </w:p>
    <w:p w:rsidR="00036C62" w:rsidRPr="00036C62" w:rsidRDefault="00036C62" w:rsidP="00E00936">
      <w:pPr>
        <w:pStyle w:val="Code"/>
      </w:pPr>
      <w:proofErr w:type="gramStart"/>
      <w:r w:rsidRPr="00036C62">
        <w:t>start</w:t>
      </w:r>
      <w:proofErr w:type="gramEnd"/>
      <w:r w:rsidRPr="00036C62">
        <w:t xml:space="preserve"> job: 27</w:t>
      </w:r>
    </w:p>
    <w:p w:rsidR="00036C62" w:rsidRPr="00036C62" w:rsidRDefault="00036C62" w:rsidP="00E00936">
      <w:pPr>
        <w:pStyle w:val="Code"/>
      </w:pPr>
      <w:proofErr w:type="gramStart"/>
      <w:r w:rsidRPr="00036C62">
        <w:t>end</w:t>
      </w:r>
      <w:proofErr w:type="gramEnd"/>
      <w:r w:rsidRPr="00036C62">
        <w:t xml:space="preserve"> job: 13</w:t>
      </w:r>
    </w:p>
    <w:p w:rsidR="00036C62" w:rsidRPr="00036C62" w:rsidRDefault="00036C62" w:rsidP="00E00936">
      <w:pPr>
        <w:pStyle w:val="Code"/>
      </w:pPr>
      <w:proofErr w:type="gramStart"/>
      <w:r w:rsidRPr="00036C62">
        <w:t>start</w:t>
      </w:r>
      <w:proofErr w:type="gramEnd"/>
      <w:r w:rsidRPr="00036C62">
        <w:t xml:space="preserve"> job: 28</w:t>
      </w:r>
    </w:p>
    <w:p w:rsidR="00036C62" w:rsidRPr="00036C62" w:rsidRDefault="00036C62" w:rsidP="00E00936">
      <w:pPr>
        <w:pStyle w:val="Code"/>
      </w:pPr>
      <w:proofErr w:type="gramStart"/>
      <w:r w:rsidRPr="00036C62">
        <w:t>end</w:t>
      </w:r>
      <w:proofErr w:type="gramEnd"/>
      <w:r w:rsidRPr="00036C62">
        <w:t xml:space="preserve"> job: 14</w:t>
      </w:r>
    </w:p>
    <w:p w:rsidR="00036C62" w:rsidRPr="00036C62" w:rsidRDefault="00036C62" w:rsidP="00E00936">
      <w:pPr>
        <w:pStyle w:val="Code"/>
      </w:pPr>
      <w:proofErr w:type="gramStart"/>
      <w:r w:rsidRPr="00036C62">
        <w:t>start</w:t>
      </w:r>
      <w:proofErr w:type="gramEnd"/>
      <w:r w:rsidRPr="00036C62">
        <w:t xml:space="preserve"> job: 29</w:t>
      </w:r>
    </w:p>
    <w:p w:rsidR="00036C62" w:rsidRPr="00036C62" w:rsidRDefault="00036C62" w:rsidP="00E00936">
      <w:pPr>
        <w:pStyle w:val="Code"/>
      </w:pPr>
      <w:proofErr w:type="gramStart"/>
      <w:r w:rsidRPr="00036C62">
        <w:t>end</w:t>
      </w:r>
      <w:proofErr w:type="gramEnd"/>
      <w:r w:rsidRPr="00036C62">
        <w:t xml:space="preserve"> job: 15</w:t>
      </w:r>
    </w:p>
    <w:p w:rsidR="00036C62" w:rsidRPr="00036C62" w:rsidRDefault="00036C62" w:rsidP="00E00936">
      <w:pPr>
        <w:pStyle w:val="Code"/>
      </w:pPr>
      <w:proofErr w:type="gramStart"/>
      <w:r w:rsidRPr="00036C62">
        <w:t>start</w:t>
      </w:r>
      <w:proofErr w:type="gramEnd"/>
      <w:r w:rsidRPr="00036C62">
        <w:t xml:space="preserve"> job: 30</w:t>
      </w:r>
    </w:p>
    <w:p w:rsidR="00036C62" w:rsidRPr="00036C62" w:rsidRDefault="00036C62" w:rsidP="00E00936">
      <w:pPr>
        <w:pStyle w:val="Code"/>
      </w:pPr>
      <w:proofErr w:type="gramStart"/>
      <w:r w:rsidRPr="00036C62">
        <w:t>end</w:t>
      </w:r>
      <w:proofErr w:type="gramEnd"/>
      <w:r w:rsidRPr="00036C62">
        <w:t xml:space="preserve"> job: 26</w:t>
      </w:r>
    </w:p>
    <w:p w:rsidR="00036C62" w:rsidRPr="00036C62" w:rsidRDefault="00036C62" w:rsidP="00E00936">
      <w:pPr>
        <w:pStyle w:val="Code"/>
      </w:pPr>
      <w:proofErr w:type="gramStart"/>
      <w:r w:rsidRPr="00036C62">
        <w:t>start</w:t>
      </w:r>
      <w:proofErr w:type="gramEnd"/>
      <w:r w:rsidRPr="00036C62">
        <w:t xml:space="preserve"> job: 31</w:t>
      </w:r>
    </w:p>
    <w:p w:rsidR="00036C62" w:rsidRPr="00036C62" w:rsidRDefault="00036C62" w:rsidP="00E00936">
      <w:pPr>
        <w:pStyle w:val="Code"/>
      </w:pPr>
      <w:proofErr w:type="gramStart"/>
      <w:r w:rsidRPr="00036C62">
        <w:t>end</w:t>
      </w:r>
      <w:proofErr w:type="gramEnd"/>
      <w:r w:rsidRPr="00036C62">
        <w:t xml:space="preserve"> job: 27</w:t>
      </w:r>
    </w:p>
    <w:p w:rsidR="00036C62" w:rsidRPr="00036C62" w:rsidRDefault="00036C62" w:rsidP="00E00936">
      <w:pPr>
        <w:pStyle w:val="Code"/>
      </w:pPr>
      <w:proofErr w:type="gramStart"/>
      <w:r w:rsidRPr="00036C62">
        <w:t>start</w:t>
      </w:r>
      <w:proofErr w:type="gramEnd"/>
      <w:r w:rsidRPr="00036C62">
        <w:t xml:space="preserve"> job: 32</w:t>
      </w:r>
    </w:p>
    <w:p w:rsidR="00036C62" w:rsidRPr="00036C62" w:rsidRDefault="00036C62" w:rsidP="00E00936">
      <w:pPr>
        <w:pStyle w:val="Code"/>
      </w:pPr>
      <w:proofErr w:type="gramStart"/>
      <w:r w:rsidRPr="00036C62">
        <w:t>end</w:t>
      </w:r>
      <w:proofErr w:type="gramEnd"/>
      <w:r w:rsidRPr="00036C62">
        <w:t xml:space="preserve"> job: 28</w:t>
      </w:r>
    </w:p>
    <w:p w:rsidR="00036C62" w:rsidRPr="00036C62" w:rsidRDefault="00036C62" w:rsidP="00E00936">
      <w:pPr>
        <w:pStyle w:val="Code"/>
      </w:pPr>
      <w:proofErr w:type="gramStart"/>
      <w:r w:rsidRPr="00036C62">
        <w:t>start</w:t>
      </w:r>
      <w:proofErr w:type="gramEnd"/>
      <w:r w:rsidRPr="00036C62">
        <w:t xml:space="preserve"> job: 33</w:t>
      </w:r>
    </w:p>
    <w:p w:rsidR="00036C62" w:rsidRPr="00036C62" w:rsidRDefault="00036C62" w:rsidP="00E00936">
      <w:pPr>
        <w:pStyle w:val="Code"/>
      </w:pPr>
      <w:proofErr w:type="gramStart"/>
      <w:r w:rsidRPr="00036C62">
        <w:t>end</w:t>
      </w:r>
      <w:proofErr w:type="gramEnd"/>
      <w:r w:rsidRPr="00036C62">
        <w:t xml:space="preserve"> job: 29</w:t>
      </w:r>
    </w:p>
    <w:p w:rsidR="00036C62" w:rsidRPr="00036C62" w:rsidRDefault="00036C62" w:rsidP="00E00936">
      <w:pPr>
        <w:pStyle w:val="Code"/>
      </w:pPr>
      <w:proofErr w:type="gramStart"/>
      <w:r w:rsidRPr="00036C62">
        <w:t>start</w:t>
      </w:r>
      <w:proofErr w:type="gramEnd"/>
      <w:r w:rsidRPr="00036C62">
        <w:t xml:space="preserve"> job: 34</w:t>
      </w:r>
    </w:p>
    <w:p w:rsidR="00036C62" w:rsidRPr="00036C62" w:rsidRDefault="00036C62" w:rsidP="00E00936">
      <w:pPr>
        <w:pStyle w:val="Code"/>
      </w:pPr>
      <w:proofErr w:type="gramStart"/>
      <w:r w:rsidRPr="00036C62">
        <w:t>end</w:t>
      </w:r>
      <w:proofErr w:type="gramEnd"/>
      <w:r w:rsidRPr="00036C62">
        <w:t xml:space="preserve"> job: 30</w:t>
      </w:r>
    </w:p>
    <w:p w:rsidR="00036C62" w:rsidRPr="00036C62" w:rsidRDefault="00036C62" w:rsidP="00E00936">
      <w:pPr>
        <w:pStyle w:val="Code"/>
      </w:pPr>
      <w:proofErr w:type="gramStart"/>
      <w:r w:rsidRPr="00036C62">
        <w:t>start</w:t>
      </w:r>
      <w:proofErr w:type="gramEnd"/>
      <w:r w:rsidRPr="00036C62">
        <w:t xml:space="preserve"> job: 35</w:t>
      </w:r>
    </w:p>
    <w:p w:rsidR="00036C62" w:rsidRPr="00036C62" w:rsidRDefault="00036C62" w:rsidP="00E00936">
      <w:pPr>
        <w:pStyle w:val="Code"/>
      </w:pPr>
      <w:proofErr w:type="gramStart"/>
      <w:r w:rsidRPr="00036C62">
        <w:t>end</w:t>
      </w:r>
      <w:proofErr w:type="gramEnd"/>
      <w:r w:rsidRPr="00036C62">
        <w:t xml:space="preserve"> job: 22</w:t>
      </w:r>
    </w:p>
    <w:p w:rsidR="00036C62" w:rsidRPr="00036C62" w:rsidRDefault="00036C62" w:rsidP="00E00936">
      <w:pPr>
        <w:pStyle w:val="Code"/>
      </w:pPr>
      <w:proofErr w:type="gramStart"/>
      <w:r w:rsidRPr="00036C62">
        <w:t>start</w:t>
      </w:r>
      <w:proofErr w:type="gramEnd"/>
      <w:r w:rsidRPr="00036C62">
        <w:t xml:space="preserve"> job: 36</w:t>
      </w:r>
    </w:p>
    <w:p w:rsidR="00036C62" w:rsidRPr="00036C62" w:rsidRDefault="00036C62" w:rsidP="00E00936">
      <w:pPr>
        <w:pStyle w:val="Code"/>
      </w:pPr>
      <w:proofErr w:type="gramStart"/>
      <w:r w:rsidRPr="00036C62">
        <w:t>end</w:t>
      </w:r>
      <w:proofErr w:type="gramEnd"/>
      <w:r w:rsidRPr="00036C62">
        <w:t xml:space="preserve"> job: 21</w:t>
      </w:r>
    </w:p>
    <w:p w:rsidR="00036C62" w:rsidRPr="00036C62" w:rsidRDefault="00036C62" w:rsidP="00E00936">
      <w:pPr>
        <w:pStyle w:val="Code"/>
      </w:pPr>
      <w:proofErr w:type="gramStart"/>
      <w:r w:rsidRPr="00036C62">
        <w:t>end</w:t>
      </w:r>
      <w:proofErr w:type="gramEnd"/>
      <w:r w:rsidRPr="00036C62">
        <w:t xml:space="preserve"> job: 25</w:t>
      </w:r>
    </w:p>
    <w:p w:rsidR="00036C62" w:rsidRPr="00036C62" w:rsidRDefault="00036C62" w:rsidP="00E00936">
      <w:pPr>
        <w:pStyle w:val="Code"/>
      </w:pPr>
      <w:proofErr w:type="gramStart"/>
      <w:r w:rsidRPr="00036C62">
        <w:t>end</w:t>
      </w:r>
      <w:proofErr w:type="gramEnd"/>
      <w:r w:rsidRPr="00036C62">
        <w:t xml:space="preserve"> job: 24</w:t>
      </w:r>
    </w:p>
    <w:p w:rsidR="00036C62" w:rsidRPr="00036C62" w:rsidRDefault="00036C62" w:rsidP="00E00936">
      <w:pPr>
        <w:pStyle w:val="Code"/>
      </w:pPr>
      <w:proofErr w:type="gramStart"/>
      <w:r w:rsidRPr="00036C62">
        <w:t>end</w:t>
      </w:r>
      <w:proofErr w:type="gramEnd"/>
      <w:r w:rsidRPr="00036C62">
        <w:t xml:space="preserve"> job: 23</w:t>
      </w:r>
    </w:p>
    <w:p w:rsidR="00036C62" w:rsidRPr="00036C62" w:rsidRDefault="00036C62" w:rsidP="00E00936">
      <w:pPr>
        <w:pStyle w:val="Code"/>
      </w:pPr>
      <w:proofErr w:type="gramStart"/>
      <w:r w:rsidRPr="00036C62">
        <w:t>start</w:t>
      </w:r>
      <w:proofErr w:type="gramEnd"/>
      <w:r w:rsidRPr="00036C62">
        <w:t xml:space="preserve"> job: 39</w:t>
      </w:r>
    </w:p>
    <w:p w:rsidR="00036C62" w:rsidRPr="00036C62" w:rsidRDefault="00036C62" w:rsidP="00E00936">
      <w:pPr>
        <w:pStyle w:val="Code"/>
      </w:pPr>
      <w:proofErr w:type="gramStart"/>
      <w:r w:rsidRPr="00036C62">
        <w:t>start</w:t>
      </w:r>
      <w:proofErr w:type="gramEnd"/>
      <w:r w:rsidRPr="00036C62">
        <w:t xml:space="preserve"> job: 38</w:t>
      </w:r>
    </w:p>
    <w:p w:rsidR="00036C62" w:rsidRPr="00036C62" w:rsidRDefault="00036C62" w:rsidP="00E00936">
      <w:pPr>
        <w:pStyle w:val="Code"/>
      </w:pPr>
      <w:proofErr w:type="gramStart"/>
      <w:r w:rsidRPr="00036C62">
        <w:t>start</w:t>
      </w:r>
      <w:proofErr w:type="gramEnd"/>
      <w:r w:rsidRPr="00036C62">
        <w:t xml:space="preserve"> job: 37</w:t>
      </w:r>
    </w:p>
    <w:p w:rsidR="00036C62" w:rsidRPr="00036C62" w:rsidRDefault="00036C62" w:rsidP="00E00936">
      <w:pPr>
        <w:pStyle w:val="Code"/>
      </w:pPr>
      <w:proofErr w:type="gramStart"/>
      <w:r w:rsidRPr="00036C62">
        <w:t>start</w:t>
      </w:r>
      <w:proofErr w:type="gramEnd"/>
      <w:r w:rsidRPr="00036C62">
        <w:t xml:space="preserve"> job: 40</w:t>
      </w:r>
    </w:p>
    <w:p w:rsidR="00036C62" w:rsidRPr="00036C62" w:rsidRDefault="00036C62" w:rsidP="00E00936">
      <w:pPr>
        <w:pStyle w:val="Code"/>
      </w:pPr>
      <w:proofErr w:type="gramStart"/>
      <w:r w:rsidRPr="00036C62">
        <w:t>end</w:t>
      </w:r>
      <w:proofErr w:type="gramEnd"/>
      <w:r w:rsidRPr="00036C62">
        <w:t xml:space="preserve"> job: 31</w:t>
      </w:r>
    </w:p>
    <w:p w:rsidR="00036C62" w:rsidRPr="00036C62" w:rsidRDefault="00036C62" w:rsidP="00E00936">
      <w:pPr>
        <w:pStyle w:val="Code"/>
      </w:pPr>
      <w:r w:rsidRPr="00036C62">
        <w:t>Thread: 1 ending</w:t>
      </w:r>
    </w:p>
    <w:p w:rsidR="00036C62" w:rsidRPr="00036C62" w:rsidRDefault="00036C62" w:rsidP="00E00936">
      <w:pPr>
        <w:pStyle w:val="Code"/>
      </w:pPr>
      <w:proofErr w:type="gramStart"/>
      <w:r w:rsidRPr="00036C62">
        <w:t>end</w:t>
      </w:r>
      <w:proofErr w:type="gramEnd"/>
      <w:r w:rsidRPr="00036C62">
        <w:t xml:space="preserve"> job: 32</w:t>
      </w:r>
    </w:p>
    <w:p w:rsidR="00036C62" w:rsidRPr="00036C62" w:rsidRDefault="00036C62" w:rsidP="00E00936">
      <w:pPr>
        <w:pStyle w:val="Code"/>
      </w:pPr>
      <w:r w:rsidRPr="00036C62">
        <w:t>Thread: 3 ending</w:t>
      </w:r>
    </w:p>
    <w:p w:rsidR="00036C62" w:rsidRPr="00036C62" w:rsidRDefault="00036C62" w:rsidP="00E00936">
      <w:pPr>
        <w:pStyle w:val="Code"/>
      </w:pPr>
      <w:proofErr w:type="gramStart"/>
      <w:r w:rsidRPr="00036C62">
        <w:t>end</w:t>
      </w:r>
      <w:proofErr w:type="gramEnd"/>
      <w:r w:rsidRPr="00036C62">
        <w:t xml:space="preserve"> job: 33</w:t>
      </w:r>
    </w:p>
    <w:p w:rsidR="00036C62" w:rsidRPr="00036C62" w:rsidRDefault="00036C62" w:rsidP="00E00936">
      <w:pPr>
        <w:pStyle w:val="Code"/>
      </w:pPr>
      <w:r w:rsidRPr="00036C62">
        <w:t>Thread: 5 ending</w:t>
      </w:r>
    </w:p>
    <w:p w:rsidR="00036C62" w:rsidRPr="00036C62" w:rsidRDefault="00036C62" w:rsidP="00E00936">
      <w:pPr>
        <w:pStyle w:val="Code"/>
      </w:pPr>
      <w:proofErr w:type="gramStart"/>
      <w:r w:rsidRPr="00036C62">
        <w:t>end</w:t>
      </w:r>
      <w:proofErr w:type="gramEnd"/>
      <w:r w:rsidRPr="00036C62">
        <w:t xml:space="preserve"> job: 34</w:t>
      </w:r>
    </w:p>
    <w:p w:rsidR="00036C62" w:rsidRPr="00036C62" w:rsidRDefault="00036C62" w:rsidP="00E00936">
      <w:pPr>
        <w:pStyle w:val="Code"/>
      </w:pPr>
      <w:r w:rsidRPr="00036C62">
        <w:t>Thread: 7 ending</w:t>
      </w:r>
    </w:p>
    <w:p w:rsidR="00036C62" w:rsidRPr="00036C62" w:rsidRDefault="00036C62" w:rsidP="00E00936">
      <w:pPr>
        <w:pStyle w:val="Code"/>
      </w:pPr>
      <w:proofErr w:type="gramStart"/>
      <w:r w:rsidRPr="00036C62">
        <w:t>end</w:t>
      </w:r>
      <w:proofErr w:type="gramEnd"/>
      <w:r w:rsidRPr="00036C62">
        <w:t xml:space="preserve"> job: 35</w:t>
      </w:r>
    </w:p>
    <w:p w:rsidR="00036C62" w:rsidRPr="00036C62" w:rsidRDefault="00036C62" w:rsidP="00E00936">
      <w:pPr>
        <w:pStyle w:val="Code"/>
      </w:pPr>
      <w:r w:rsidRPr="00036C62">
        <w:t>Thread: 9 ending</w:t>
      </w:r>
    </w:p>
    <w:p w:rsidR="00036C62" w:rsidRPr="00036C62" w:rsidRDefault="00036C62" w:rsidP="00E00936">
      <w:pPr>
        <w:pStyle w:val="Code"/>
      </w:pPr>
      <w:proofErr w:type="gramStart"/>
      <w:r w:rsidRPr="00036C62">
        <w:t>end</w:t>
      </w:r>
      <w:proofErr w:type="gramEnd"/>
      <w:r w:rsidRPr="00036C62">
        <w:t xml:space="preserve"> job: 39</w:t>
      </w:r>
    </w:p>
    <w:p w:rsidR="00036C62" w:rsidRPr="00036C62" w:rsidRDefault="00036C62" w:rsidP="00E00936">
      <w:pPr>
        <w:pStyle w:val="Code"/>
      </w:pPr>
      <w:r w:rsidRPr="00036C62">
        <w:t>Thread: 8 ending</w:t>
      </w:r>
    </w:p>
    <w:p w:rsidR="00036C62" w:rsidRPr="00036C62" w:rsidRDefault="00036C62" w:rsidP="00E00936">
      <w:pPr>
        <w:pStyle w:val="Code"/>
      </w:pPr>
      <w:proofErr w:type="gramStart"/>
      <w:r w:rsidRPr="00036C62">
        <w:t>end</w:t>
      </w:r>
      <w:proofErr w:type="gramEnd"/>
      <w:r w:rsidRPr="00036C62">
        <w:t xml:space="preserve"> job: 37</w:t>
      </w:r>
    </w:p>
    <w:p w:rsidR="00036C62" w:rsidRPr="00036C62" w:rsidRDefault="00036C62" w:rsidP="00E00936">
      <w:pPr>
        <w:pStyle w:val="Code"/>
      </w:pPr>
      <w:r w:rsidRPr="00036C62">
        <w:t>Thread: 4 ending</w:t>
      </w:r>
    </w:p>
    <w:p w:rsidR="00036C62" w:rsidRPr="00036C62" w:rsidRDefault="00036C62" w:rsidP="00E00936">
      <w:pPr>
        <w:pStyle w:val="Code"/>
      </w:pPr>
      <w:proofErr w:type="gramStart"/>
      <w:r w:rsidRPr="00036C62">
        <w:t>end</w:t>
      </w:r>
      <w:proofErr w:type="gramEnd"/>
      <w:r w:rsidRPr="00036C62">
        <w:t xml:space="preserve"> job: 36</w:t>
      </w:r>
    </w:p>
    <w:p w:rsidR="00036C62" w:rsidRPr="00036C62" w:rsidRDefault="00036C62" w:rsidP="00E00936">
      <w:pPr>
        <w:pStyle w:val="Code"/>
      </w:pPr>
      <w:r w:rsidRPr="00036C62">
        <w:t>Thread: 0 ending</w:t>
      </w:r>
    </w:p>
    <w:p w:rsidR="00036C62" w:rsidRPr="00036C62" w:rsidRDefault="00036C62" w:rsidP="00E00936">
      <w:pPr>
        <w:pStyle w:val="Code"/>
      </w:pPr>
      <w:proofErr w:type="gramStart"/>
      <w:r w:rsidRPr="00036C62">
        <w:t>end</w:t>
      </w:r>
      <w:proofErr w:type="gramEnd"/>
      <w:r w:rsidRPr="00036C62">
        <w:t xml:space="preserve"> job: 38</w:t>
      </w:r>
    </w:p>
    <w:p w:rsidR="00036C62" w:rsidRPr="00036C62" w:rsidRDefault="00036C62" w:rsidP="00E00936">
      <w:pPr>
        <w:pStyle w:val="Code"/>
      </w:pPr>
      <w:r w:rsidRPr="00036C62">
        <w:t>Thread: 6 ending</w:t>
      </w:r>
    </w:p>
    <w:p w:rsidR="00036C62" w:rsidRPr="00036C62" w:rsidRDefault="00036C62" w:rsidP="00E00936">
      <w:pPr>
        <w:pStyle w:val="Code"/>
      </w:pPr>
      <w:proofErr w:type="gramStart"/>
      <w:r w:rsidRPr="00036C62">
        <w:t>end</w:t>
      </w:r>
      <w:proofErr w:type="gramEnd"/>
      <w:r w:rsidRPr="00036C62">
        <w:t xml:space="preserve"> job: 40</w:t>
      </w:r>
    </w:p>
    <w:p w:rsidR="00036C62" w:rsidRPr="00036C62" w:rsidRDefault="00036C62" w:rsidP="00E00936">
      <w:pPr>
        <w:pStyle w:val="Code"/>
      </w:pPr>
      <w:r w:rsidRPr="00036C62">
        <w:lastRenderedPageBreak/>
        <w:t>Thread: 2 ending</w:t>
      </w:r>
    </w:p>
    <w:p w:rsidR="00036C62" w:rsidRPr="00036C62" w:rsidRDefault="00036C62" w:rsidP="00E00936">
      <w:pPr>
        <w:pStyle w:val="Code"/>
      </w:pPr>
      <w:r w:rsidRPr="00036C62">
        <w:t>Test testAdd successful</w:t>
      </w:r>
    </w:p>
    <w:p w:rsidR="00036C62" w:rsidRPr="00036C62" w:rsidRDefault="00036C62" w:rsidP="00E00936">
      <w:pPr>
        <w:pStyle w:val="Code"/>
      </w:pPr>
      <w:proofErr w:type="gramStart"/>
      <w:r w:rsidRPr="00036C62">
        <w:t>testJobQueue</w:t>
      </w:r>
      <w:proofErr w:type="gramEnd"/>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Queue shutdown</w:t>
      </w:r>
    </w:p>
    <w:p w:rsidR="00036C62" w:rsidRPr="00036C62" w:rsidRDefault="00036C62" w:rsidP="00E00936">
      <w:pPr>
        <w:pStyle w:val="Code"/>
      </w:pPr>
      <w:r w:rsidRPr="00036C62">
        <w:t>Thread: 1 ending</w:t>
      </w:r>
    </w:p>
    <w:p w:rsidR="00036C62" w:rsidRPr="00036C62" w:rsidRDefault="00036C62" w:rsidP="00E00936">
      <w:pPr>
        <w:pStyle w:val="Code"/>
      </w:pPr>
      <w:r w:rsidRPr="00036C62">
        <w:t>Thread: 3 ending</w:t>
      </w:r>
    </w:p>
    <w:p w:rsidR="00036C62" w:rsidRPr="00036C62" w:rsidRDefault="00036C62" w:rsidP="00E00936">
      <w:pPr>
        <w:pStyle w:val="Code"/>
      </w:pPr>
      <w:r w:rsidRPr="00036C62">
        <w:t>Thread: 5 ending</w:t>
      </w:r>
    </w:p>
    <w:p w:rsidR="00036C62" w:rsidRPr="00036C62" w:rsidRDefault="00036C62" w:rsidP="00E00936">
      <w:pPr>
        <w:pStyle w:val="Code"/>
      </w:pPr>
      <w:r w:rsidRPr="00036C62">
        <w:t>Thread: 7 ending</w:t>
      </w:r>
    </w:p>
    <w:p w:rsidR="00036C62" w:rsidRPr="00036C62" w:rsidRDefault="00036C62" w:rsidP="00E00936">
      <w:pPr>
        <w:pStyle w:val="Code"/>
      </w:pPr>
      <w:r w:rsidRPr="00036C62">
        <w:t>Thread: 9 ending</w:t>
      </w:r>
    </w:p>
    <w:p w:rsidR="00036C62" w:rsidRPr="00036C62" w:rsidRDefault="00036C62" w:rsidP="00E00936">
      <w:pPr>
        <w:pStyle w:val="Code"/>
      </w:pPr>
      <w:r w:rsidRPr="00036C62">
        <w:t>Thread: 0 ending</w:t>
      </w:r>
    </w:p>
    <w:p w:rsidR="00036C62" w:rsidRPr="00036C62" w:rsidRDefault="00036C62" w:rsidP="00E00936">
      <w:pPr>
        <w:pStyle w:val="Code"/>
      </w:pPr>
      <w:r w:rsidRPr="00036C62">
        <w:t>Thread: 2 ending</w:t>
      </w:r>
    </w:p>
    <w:p w:rsidR="00036C62" w:rsidRPr="00036C62" w:rsidRDefault="00036C62" w:rsidP="00E00936">
      <w:pPr>
        <w:pStyle w:val="Code"/>
      </w:pPr>
      <w:r w:rsidRPr="00036C62">
        <w:t>Thread: 4 ending</w:t>
      </w:r>
    </w:p>
    <w:p w:rsidR="00036C62" w:rsidRPr="00036C62" w:rsidRDefault="00036C62" w:rsidP="00E00936">
      <w:pPr>
        <w:pStyle w:val="Code"/>
      </w:pPr>
      <w:r w:rsidRPr="00036C62">
        <w:t>Thread: 6 ending</w:t>
      </w:r>
    </w:p>
    <w:p w:rsidR="00036C62" w:rsidRPr="00036C62" w:rsidRDefault="00036C62" w:rsidP="00E00936">
      <w:pPr>
        <w:pStyle w:val="Code"/>
      </w:pPr>
      <w:r w:rsidRPr="00036C62">
        <w:t>Thread: 8 ending</w:t>
      </w:r>
    </w:p>
    <w:p w:rsidR="00036C62" w:rsidRPr="00036C62" w:rsidRDefault="00036C62" w:rsidP="00E00936">
      <w:pPr>
        <w:pStyle w:val="Code"/>
      </w:pPr>
      <w:r w:rsidRPr="00036C62">
        <w:t>Queue startup</w:t>
      </w:r>
    </w:p>
    <w:p w:rsidR="00036C62" w:rsidRPr="00036C62" w:rsidRDefault="00036C62" w:rsidP="00E00936">
      <w:pPr>
        <w:pStyle w:val="Code"/>
      </w:pPr>
      <w:r w:rsidRPr="00036C62">
        <w:t>Test testConstructor successful</w:t>
      </w:r>
    </w:p>
    <w:p w:rsidR="00036C62" w:rsidRPr="00036C62" w:rsidRDefault="00036C62" w:rsidP="00E00936">
      <w:pPr>
        <w:pStyle w:val="Code"/>
      </w:pPr>
      <w:proofErr w:type="gramStart"/>
      <w:r w:rsidRPr="00036C62">
        <w:t>testSetRunning</w:t>
      </w:r>
      <w:proofErr w:type="gramEnd"/>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1 ending</w:t>
      </w:r>
    </w:p>
    <w:p w:rsidR="00036C62" w:rsidRPr="00036C62" w:rsidRDefault="00036C62" w:rsidP="00E00936">
      <w:pPr>
        <w:pStyle w:val="Code"/>
      </w:pPr>
      <w:r w:rsidRPr="00036C62">
        <w:t>Thread: 3 ending</w:t>
      </w:r>
    </w:p>
    <w:p w:rsidR="00036C62" w:rsidRPr="00036C62" w:rsidRDefault="00036C62" w:rsidP="00E00936">
      <w:pPr>
        <w:pStyle w:val="Code"/>
      </w:pPr>
      <w:r w:rsidRPr="00036C62">
        <w:t>Thread: 5 ending</w:t>
      </w:r>
    </w:p>
    <w:p w:rsidR="00036C62" w:rsidRPr="00036C62" w:rsidRDefault="00036C62" w:rsidP="00E00936">
      <w:pPr>
        <w:pStyle w:val="Code"/>
      </w:pPr>
      <w:r w:rsidRPr="00036C62">
        <w:t>Thread: 0 ending</w:t>
      </w:r>
    </w:p>
    <w:p w:rsidR="00036C62" w:rsidRPr="00036C62" w:rsidRDefault="00036C62" w:rsidP="00E00936">
      <w:pPr>
        <w:pStyle w:val="Code"/>
      </w:pPr>
      <w:r w:rsidRPr="00036C62">
        <w:lastRenderedPageBreak/>
        <w:t>Thread: 2 ending</w:t>
      </w:r>
    </w:p>
    <w:p w:rsidR="00036C62" w:rsidRPr="00036C62" w:rsidRDefault="00036C62" w:rsidP="00E00936">
      <w:pPr>
        <w:pStyle w:val="Code"/>
      </w:pPr>
      <w:r w:rsidRPr="00036C62">
        <w:t>Thread: 7 ending</w:t>
      </w:r>
    </w:p>
    <w:p w:rsidR="00036C62" w:rsidRPr="00036C62" w:rsidRDefault="00036C62" w:rsidP="00E00936">
      <w:pPr>
        <w:pStyle w:val="Code"/>
      </w:pPr>
      <w:r w:rsidRPr="00036C62">
        <w:t>Thread: 8 ending</w:t>
      </w:r>
    </w:p>
    <w:p w:rsidR="00036C62" w:rsidRPr="00036C62" w:rsidRDefault="00036C62" w:rsidP="00E00936">
      <w:pPr>
        <w:pStyle w:val="Code"/>
      </w:pPr>
      <w:r w:rsidRPr="00036C62">
        <w:t>Thread: 6 ending</w:t>
      </w:r>
    </w:p>
    <w:p w:rsidR="00036C62" w:rsidRPr="00036C62" w:rsidRDefault="00036C62" w:rsidP="00E00936">
      <w:pPr>
        <w:pStyle w:val="Code"/>
      </w:pPr>
      <w:r w:rsidRPr="00036C62">
        <w:t>Thread: 4 ending</w:t>
      </w:r>
    </w:p>
    <w:p w:rsidR="00036C62" w:rsidRPr="00036C62" w:rsidRDefault="00036C62" w:rsidP="00E00936">
      <w:pPr>
        <w:pStyle w:val="Code"/>
      </w:pPr>
      <w:r w:rsidRPr="00036C62">
        <w:t>Thread: 9 end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est testSetRunning successful</w:t>
      </w:r>
    </w:p>
    <w:p w:rsidR="00036C62" w:rsidRPr="00036C62" w:rsidRDefault="00036C62" w:rsidP="00E00936">
      <w:pPr>
        <w:pStyle w:val="Code"/>
      </w:pPr>
      <w:r w:rsidRPr="00036C62">
        <w:t>java.lang.Exception: TestException</w:t>
      </w:r>
    </w:p>
    <w:p w:rsidR="00036C62" w:rsidRPr="00036C62" w:rsidRDefault="00036C62" w:rsidP="00E00936">
      <w:pPr>
        <w:pStyle w:val="Code"/>
      </w:pPr>
      <w:r w:rsidRPr="00036C62">
        <w:t>Test testHandleThrowables</w:t>
      </w:r>
    </w:p>
    <w:p w:rsidR="00036C62" w:rsidRPr="00036C62" w:rsidRDefault="00036C62" w:rsidP="00E00936">
      <w:pPr>
        <w:pStyle w:val="Code"/>
      </w:pPr>
      <w:r w:rsidRPr="00036C62">
        <w:t>TestException</w:t>
      </w:r>
    </w:p>
    <w:p w:rsidR="00036C62" w:rsidRPr="00036C62" w:rsidRDefault="00036C62" w:rsidP="00E00936">
      <w:pPr>
        <w:pStyle w:val="Code"/>
      </w:pPr>
      <w:r w:rsidRPr="00036C62">
        <w:t>Test testHandleThrowables successful</w:t>
      </w:r>
    </w:p>
    <w:p w:rsidR="00036C62" w:rsidRPr="00036C62" w:rsidRDefault="00036C62" w:rsidP="00E00936">
      <w:pPr>
        <w:pStyle w:val="Code"/>
      </w:pPr>
      <w:proofErr w:type="gramStart"/>
      <w:r w:rsidRPr="00036C62">
        <w:t>testErrorJob</w:t>
      </w:r>
      <w:proofErr w:type="gramEnd"/>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ab/>
      </w:r>
      <w:proofErr w:type="gramStart"/>
      <w:r w:rsidRPr="00036C62">
        <w:t>at</w:t>
      </w:r>
      <w:proofErr w:type="gramEnd"/>
      <w:r w:rsidRPr="00036C62">
        <w:t xml:space="preserve"> jobqueue.JobQueueTest.testHandleThrowables(JobQueueTest.java:118)</w:t>
      </w:r>
    </w:p>
    <w:p w:rsidR="00036C62" w:rsidRPr="00036C62" w:rsidRDefault="00036C62" w:rsidP="00E00936">
      <w:pPr>
        <w:pStyle w:val="Code"/>
      </w:pPr>
      <w:r w:rsidRPr="00036C62">
        <w:tab/>
      </w:r>
      <w:proofErr w:type="gramStart"/>
      <w:r w:rsidRPr="00036C62">
        <w:t>at</w:t>
      </w:r>
      <w:proofErr w:type="gramEnd"/>
      <w:r w:rsidRPr="00036C62">
        <w:t xml:space="preserve"> sun.reflect.NativeMethodAccessorImpl.invoke0(Native Method)</w:t>
      </w:r>
    </w:p>
    <w:p w:rsidR="00036C62" w:rsidRPr="00036C62" w:rsidRDefault="00036C62" w:rsidP="00E00936">
      <w:pPr>
        <w:pStyle w:val="Code"/>
      </w:pPr>
      <w:r w:rsidRPr="00036C62">
        <w:tab/>
      </w:r>
      <w:proofErr w:type="gramStart"/>
      <w:r w:rsidRPr="00036C62">
        <w:t>at</w:t>
      </w:r>
      <w:proofErr w:type="gramEnd"/>
      <w:r w:rsidRPr="00036C62">
        <w:t xml:space="preserve"> sun.reflect.NativeMethodAccessorImpl.invoke(Unknown Source)</w:t>
      </w:r>
    </w:p>
    <w:p w:rsidR="00036C62" w:rsidRPr="00036C62" w:rsidRDefault="00036C62" w:rsidP="00E00936">
      <w:pPr>
        <w:pStyle w:val="Code"/>
      </w:pPr>
      <w:r w:rsidRPr="00036C62">
        <w:tab/>
      </w:r>
      <w:proofErr w:type="gramStart"/>
      <w:r w:rsidRPr="00036C62">
        <w:t>at</w:t>
      </w:r>
      <w:proofErr w:type="gramEnd"/>
      <w:r w:rsidRPr="00036C62">
        <w:t xml:space="preserve"> sun.reflect.DelegatingMethodAccessorImpl.invoke(Unknown Source)</w:t>
      </w:r>
    </w:p>
    <w:p w:rsidR="00036C62" w:rsidRPr="00036C62" w:rsidRDefault="00036C62" w:rsidP="00E00936">
      <w:pPr>
        <w:pStyle w:val="Code"/>
      </w:pPr>
      <w:r w:rsidRPr="00036C62">
        <w:tab/>
      </w:r>
      <w:proofErr w:type="gramStart"/>
      <w:r w:rsidRPr="00036C62">
        <w:t>at</w:t>
      </w:r>
      <w:proofErr w:type="gramEnd"/>
      <w:r w:rsidRPr="00036C62">
        <w:t xml:space="preserve"> java.lang.reflect.Method.invoke(Unknown Source)</w:t>
      </w:r>
    </w:p>
    <w:p w:rsidR="00036C62" w:rsidRPr="00036C62" w:rsidRDefault="00036C62" w:rsidP="00E00936">
      <w:pPr>
        <w:pStyle w:val="Code"/>
      </w:pPr>
      <w:r w:rsidRPr="00036C62">
        <w:tab/>
      </w:r>
      <w:proofErr w:type="gramStart"/>
      <w:r w:rsidRPr="00036C62">
        <w:t>at</w:t>
      </w:r>
      <w:proofErr w:type="gramEnd"/>
      <w:r w:rsidRPr="00036C62">
        <w:t xml:space="preserve"> junit.framework.TestCase.runTest(TestCase.java:176)</w:t>
      </w:r>
    </w:p>
    <w:p w:rsidR="00036C62" w:rsidRPr="00036C62" w:rsidRDefault="00036C62" w:rsidP="00E00936">
      <w:pPr>
        <w:pStyle w:val="Code"/>
      </w:pPr>
      <w:r w:rsidRPr="00036C62">
        <w:tab/>
      </w:r>
      <w:proofErr w:type="gramStart"/>
      <w:r w:rsidRPr="00036C62">
        <w:t>at</w:t>
      </w:r>
      <w:proofErr w:type="gramEnd"/>
      <w:r w:rsidRPr="00036C62">
        <w:t xml:space="preserve"> junit.framework.TestCase.runBare(TestCase.java:141)</w:t>
      </w:r>
    </w:p>
    <w:p w:rsidR="00036C62" w:rsidRPr="00036C62" w:rsidRDefault="00036C62" w:rsidP="00E00936">
      <w:pPr>
        <w:pStyle w:val="Code"/>
      </w:pPr>
      <w:r w:rsidRPr="00036C62">
        <w:tab/>
      </w:r>
      <w:proofErr w:type="gramStart"/>
      <w:r w:rsidRPr="00036C62">
        <w:t>at</w:t>
      </w:r>
      <w:proofErr w:type="gramEnd"/>
      <w:r w:rsidRPr="00036C62">
        <w:t xml:space="preserve"> junit.framework.TestResult$1.protect(TestResult.java:122)</w:t>
      </w:r>
    </w:p>
    <w:p w:rsidR="00036C62" w:rsidRPr="00036C62" w:rsidRDefault="00036C62" w:rsidP="00E00936">
      <w:pPr>
        <w:pStyle w:val="Code"/>
      </w:pPr>
      <w:r w:rsidRPr="00036C62">
        <w:tab/>
      </w:r>
      <w:proofErr w:type="gramStart"/>
      <w:r w:rsidRPr="00036C62">
        <w:t>at</w:t>
      </w:r>
      <w:proofErr w:type="gramEnd"/>
      <w:r w:rsidRPr="00036C62">
        <w:t xml:space="preserve"> junit.framework.TestResult.runProtected(TestResult.java:142)</w:t>
      </w:r>
    </w:p>
    <w:p w:rsidR="00036C62" w:rsidRPr="00036C62" w:rsidRDefault="00036C62" w:rsidP="00E00936">
      <w:pPr>
        <w:pStyle w:val="Code"/>
      </w:pPr>
      <w:r w:rsidRPr="00036C62">
        <w:tab/>
      </w:r>
      <w:proofErr w:type="gramStart"/>
      <w:r w:rsidRPr="00036C62">
        <w:t>at</w:t>
      </w:r>
      <w:proofErr w:type="gramEnd"/>
      <w:r w:rsidRPr="00036C62">
        <w:t xml:space="preserve"> junit.framework.TestResult.run(TestResult.java:125)</w:t>
      </w:r>
    </w:p>
    <w:p w:rsidR="00036C62" w:rsidRPr="00036C62" w:rsidRDefault="00036C62" w:rsidP="00E00936">
      <w:pPr>
        <w:pStyle w:val="Code"/>
      </w:pPr>
      <w:r w:rsidRPr="00036C62">
        <w:tab/>
      </w:r>
      <w:proofErr w:type="gramStart"/>
      <w:r w:rsidRPr="00036C62">
        <w:t>at</w:t>
      </w:r>
      <w:proofErr w:type="gramEnd"/>
      <w:r w:rsidRPr="00036C62">
        <w:t xml:space="preserve"> junit.framework.TestCase.run(TestCase.java:129)</w:t>
      </w:r>
    </w:p>
    <w:p w:rsidR="00036C62" w:rsidRPr="00036C62" w:rsidRDefault="00036C62" w:rsidP="00E00936">
      <w:pPr>
        <w:pStyle w:val="Code"/>
      </w:pPr>
      <w:r w:rsidRPr="00036C62">
        <w:lastRenderedPageBreak/>
        <w:tab/>
      </w:r>
      <w:proofErr w:type="gramStart"/>
      <w:r w:rsidRPr="00036C62">
        <w:t>at</w:t>
      </w:r>
      <w:proofErr w:type="gramEnd"/>
      <w:r w:rsidRPr="00036C62">
        <w:t xml:space="preserve"> junit.framework.TestSuite.runTest(TestSuite.java:252)</w:t>
      </w:r>
    </w:p>
    <w:p w:rsidR="00036C62" w:rsidRPr="00036C62" w:rsidRDefault="00036C62" w:rsidP="00E00936">
      <w:pPr>
        <w:pStyle w:val="Code"/>
      </w:pPr>
      <w:r w:rsidRPr="00036C62">
        <w:tab/>
      </w:r>
      <w:proofErr w:type="gramStart"/>
      <w:r w:rsidRPr="00036C62">
        <w:t>at</w:t>
      </w:r>
      <w:proofErr w:type="gramEnd"/>
      <w:r w:rsidRPr="00036C62">
        <w:t xml:space="preserve"> junit.framework.TestSuite.run(TestSuite.java:247)</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junit3.JUnit3TestReference.run(JUnit3TestReference.java:131)</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TestExecution.run(TestExecution.java:38)</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runTests(RemoteTestRunner.java:459)</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runTests(RemoteTestRunner.java:675)</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run(RemoteTestRunner.java:382)</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main(RemoteTestRunner.java:192)</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proofErr w:type="gramStart"/>
      <w:r w:rsidRPr="00036C62">
        <w:t>start</w:t>
      </w:r>
      <w:proofErr w:type="gramEnd"/>
      <w:r w:rsidRPr="00036C62">
        <w:t xml:space="preserve"> errorjob: 1</w:t>
      </w:r>
    </w:p>
    <w:p w:rsidR="00036C62" w:rsidRPr="00036C62" w:rsidRDefault="00036C62" w:rsidP="00E00936">
      <w:pPr>
        <w:pStyle w:val="Code"/>
      </w:pPr>
      <w:r w:rsidRPr="00036C62">
        <w:t>ERROR: null</w:t>
      </w:r>
    </w:p>
    <w:p w:rsidR="00036C62" w:rsidRPr="00036C62" w:rsidRDefault="00036C62" w:rsidP="00E00936">
      <w:pPr>
        <w:pStyle w:val="Code"/>
      </w:pPr>
      <w:r w:rsidRPr="00036C62">
        <w:t>Thread: 1 ending</w:t>
      </w:r>
    </w:p>
    <w:p w:rsidR="00036C62" w:rsidRPr="00036C62" w:rsidRDefault="00036C62" w:rsidP="00E00936">
      <w:pPr>
        <w:pStyle w:val="Code"/>
      </w:pPr>
      <w:r w:rsidRPr="00036C62">
        <w:t>Thread: 3 ending</w:t>
      </w:r>
    </w:p>
    <w:p w:rsidR="00036C62" w:rsidRPr="00036C62" w:rsidRDefault="00036C62" w:rsidP="00E00936">
      <w:pPr>
        <w:pStyle w:val="Code"/>
      </w:pPr>
      <w:r w:rsidRPr="00036C62">
        <w:t>Thread: 5 ending</w:t>
      </w:r>
    </w:p>
    <w:p w:rsidR="00036C62" w:rsidRPr="00036C62" w:rsidRDefault="00036C62" w:rsidP="00E00936">
      <w:pPr>
        <w:pStyle w:val="Code"/>
      </w:pPr>
      <w:r w:rsidRPr="00036C62">
        <w:t>Thread: 7 ending</w:t>
      </w:r>
    </w:p>
    <w:p w:rsidR="00036C62" w:rsidRPr="00036C62" w:rsidRDefault="00036C62" w:rsidP="00E00936">
      <w:pPr>
        <w:pStyle w:val="Code"/>
      </w:pPr>
      <w:r w:rsidRPr="00036C62">
        <w:t>Thread: 9 ending</w:t>
      </w:r>
    </w:p>
    <w:p w:rsidR="00036C62" w:rsidRPr="00036C62" w:rsidRDefault="00036C62" w:rsidP="00E00936">
      <w:pPr>
        <w:pStyle w:val="Code"/>
      </w:pPr>
      <w:r w:rsidRPr="00036C62">
        <w:t>Thread: 0 ending</w:t>
      </w:r>
    </w:p>
    <w:p w:rsidR="00036C62" w:rsidRPr="00036C62" w:rsidRDefault="00036C62" w:rsidP="00E00936">
      <w:pPr>
        <w:pStyle w:val="Code"/>
      </w:pPr>
      <w:r w:rsidRPr="00036C62">
        <w:t>Thread: 2 ending</w:t>
      </w:r>
    </w:p>
    <w:p w:rsidR="00036C62" w:rsidRPr="00036C62" w:rsidRDefault="00036C62" w:rsidP="00E00936">
      <w:pPr>
        <w:pStyle w:val="Code"/>
      </w:pPr>
      <w:r w:rsidRPr="00036C62">
        <w:t>Thread: 4 ending</w:t>
      </w:r>
    </w:p>
    <w:p w:rsidR="00036C62" w:rsidRPr="00036C62" w:rsidRDefault="00036C62" w:rsidP="00E00936">
      <w:pPr>
        <w:pStyle w:val="Code"/>
      </w:pPr>
      <w:r w:rsidRPr="00036C62">
        <w:t>Thread: 6 ending</w:t>
      </w:r>
    </w:p>
    <w:p w:rsidR="00036C62" w:rsidRPr="00036C62" w:rsidRDefault="00036C62" w:rsidP="00E00936">
      <w:pPr>
        <w:pStyle w:val="Code"/>
      </w:pPr>
      <w:r w:rsidRPr="00036C62">
        <w:t>Thread: 8 ending</w:t>
      </w:r>
    </w:p>
    <w:p w:rsidR="00036C62" w:rsidRPr="00036C62" w:rsidRDefault="00036C62" w:rsidP="00E00936">
      <w:pPr>
        <w:pStyle w:val="Code"/>
      </w:pPr>
      <w:r w:rsidRPr="00036C62">
        <w:t>Test testErrorJob successful</w:t>
      </w:r>
    </w:p>
    <w:p w:rsidR="000172DE" w:rsidRDefault="000172DE">
      <w:pPr>
        <w:rPr>
          <w:rFonts w:asciiTheme="majorHAnsi" w:eastAsiaTheme="majorEastAsia" w:hAnsiTheme="majorHAnsi" w:cstheme="majorBidi"/>
          <w:color w:val="2E74B5" w:themeColor="accent1" w:themeShade="BF"/>
          <w:sz w:val="32"/>
          <w:szCs w:val="32"/>
        </w:rPr>
      </w:pPr>
      <w:r>
        <w:br w:type="page"/>
      </w:r>
    </w:p>
    <w:sectPr w:rsidR="000172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96122C"/>
    <w:multiLevelType w:val="hybridMultilevel"/>
    <w:tmpl w:val="C2060C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dirty"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CD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25BE"/>
    <w:rsid w:val="00000D34"/>
    <w:rsid w:val="00012BC2"/>
    <w:rsid w:val="000172DE"/>
    <w:rsid w:val="00036C62"/>
    <w:rsid w:val="00194F32"/>
    <w:rsid w:val="00302F8B"/>
    <w:rsid w:val="00383344"/>
    <w:rsid w:val="003A6CB2"/>
    <w:rsid w:val="003E22FE"/>
    <w:rsid w:val="004025BE"/>
    <w:rsid w:val="0041598E"/>
    <w:rsid w:val="004D480B"/>
    <w:rsid w:val="00624D5B"/>
    <w:rsid w:val="008C3DFD"/>
    <w:rsid w:val="009E42A4"/>
    <w:rsid w:val="00A93493"/>
    <w:rsid w:val="00B20C4A"/>
    <w:rsid w:val="00B815A5"/>
    <w:rsid w:val="00D12FB4"/>
    <w:rsid w:val="00E00936"/>
    <w:rsid w:val="00E03954"/>
    <w:rsid w:val="00E24C1F"/>
    <w:rsid w:val="00FC0942"/>
    <w:rsid w:val="00FC4AE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CF40DA-C96A-4876-BE00-CFD86169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C62"/>
    <w:pPr>
      <w:spacing w:after="0"/>
    </w:pPr>
  </w:style>
  <w:style w:type="paragraph" w:styleId="Heading1">
    <w:name w:val="heading 1"/>
    <w:basedOn w:val="Normal"/>
    <w:next w:val="Normal"/>
    <w:link w:val="Heading1Char"/>
    <w:uiPriority w:val="9"/>
    <w:qFormat/>
    <w:rsid w:val="004025B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334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6C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12BC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25B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5B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025BE"/>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93493"/>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493"/>
    <w:rPr>
      <w:rFonts w:ascii="Calibri" w:hAnsi="Calibri"/>
      <w:noProof/>
      <w:lang w:val="en-US"/>
    </w:rPr>
  </w:style>
  <w:style w:type="paragraph" w:customStyle="1" w:styleId="EndNoteBibliography">
    <w:name w:val="EndNote Bibliography"/>
    <w:basedOn w:val="Normal"/>
    <w:link w:val="EndNoteBibliographyChar"/>
    <w:rsid w:val="00A934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3493"/>
    <w:rPr>
      <w:rFonts w:ascii="Calibri" w:hAnsi="Calibri"/>
      <w:noProof/>
      <w:lang w:val="en-US"/>
    </w:rPr>
  </w:style>
  <w:style w:type="character" w:styleId="Hyperlink">
    <w:name w:val="Hyperlink"/>
    <w:basedOn w:val="DefaultParagraphFont"/>
    <w:uiPriority w:val="99"/>
    <w:unhideWhenUsed/>
    <w:rsid w:val="00A93493"/>
    <w:rPr>
      <w:color w:val="0563C1" w:themeColor="hyperlink"/>
      <w:u w:val="single"/>
    </w:rPr>
  </w:style>
  <w:style w:type="character" w:styleId="PlaceholderText">
    <w:name w:val="Placeholder Text"/>
    <w:basedOn w:val="DefaultParagraphFont"/>
    <w:uiPriority w:val="99"/>
    <w:semiHidden/>
    <w:rsid w:val="00E24C1F"/>
    <w:rPr>
      <w:color w:val="808080"/>
    </w:rPr>
  </w:style>
  <w:style w:type="character" w:customStyle="1" w:styleId="Heading2Char">
    <w:name w:val="Heading 2 Char"/>
    <w:basedOn w:val="DefaultParagraphFont"/>
    <w:link w:val="Heading2"/>
    <w:uiPriority w:val="9"/>
    <w:rsid w:val="003833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36C62"/>
    <w:rPr>
      <w:rFonts w:asciiTheme="majorHAnsi" w:eastAsiaTheme="majorEastAsia" w:hAnsiTheme="majorHAnsi" w:cstheme="majorBidi"/>
      <w:color w:val="1F4D78" w:themeColor="accent1" w:themeShade="7F"/>
      <w:sz w:val="24"/>
      <w:szCs w:val="24"/>
    </w:rPr>
  </w:style>
  <w:style w:type="paragraph" w:customStyle="1" w:styleId="Code">
    <w:name w:val="Code"/>
    <w:basedOn w:val="Normal"/>
    <w:link w:val="CodeChar"/>
    <w:qFormat/>
    <w:rsid w:val="00E00936"/>
    <w:rPr>
      <w:rFonts w:ascii="Courier New" w:hAnsi="Courier New" w:cs="Courier New"/>
      <w:szCs w:val="16"/>
    </w:rPr>
  </w:style>
  <w:style w:type="paragraph" w:styleId="ListParagraph">
    <w:name w:val="List Paragraph"/>
    <w:basedOn w:val="Normal"/>
    <w:uiPriority w:val="34"/>
    <w:qFormat/>
    <w:rsid w:val="00302F8B"/>
    <w:pPr>
      <w:ind w:left="720"/>
      <w:contextualSpacing/>
    </w:pPr>
  </w:style>
  <w:style w:type="character" w:customStyle="1" w:styleId="CodeChar">
    <w:name w:val="Code Char"/>
    <w:basedOn w:val="DefaultParagraphFont"/>
    <w:link w:val="Code"/>
    <w:rsid w:val="00E00936"/>
    <w:rPr>
      <w:rFonts w:ascii="Courier New" w:hAnsi="Courier New" w:cs="Courier New"/>
      <w:szCs w:val="16"/>
    </w:rPr>
  </w:style>
  <w:style w:type="paragraph" w:styleId="TOCHeading">
    <w:name w:val="TOC Heading"/>
    <w:basedOn w:val="Heading1"/>
    <w:next w:val="Normal"/>
    <w:uiPriority w:val="39"/>
    <w:unhideWhenUsed/>
    <w:qFormat/>
    <w:rsid w:val="009E42A4"/>
    <w:pPr>
      <w:outlineLvl w:val="9"/>
    </w:pPr>
    <w:rPr>
      <w:lang w:val="en-US"/>
    </w:rPr>
  </w:style>
  <w:style w:type="paragraph" w:styleId="TOC1">
    <w:name w:val="toc 1"/>
    <w:basedOn w:val="Normal"/>
    <w:next w:val="Normal"/>
    <w:autoRedefine/>
    <w:uiPriority w:val="39"/>
    <w:unhideWhenUsed/>
    <w:rsid w:val="009E42A4"/>
    <w:pPr>
      <w:spacing w:after="100"/>
    </w:pPr>
  </w:style>
  <w:style w:type="paragraph" w:styleId="TOC2">
    <w:name w:val="toc 2"/>
    <w:basedOn w:val="Normal"/>
    <w:next w:val="Normal"/>
    <w:autoRedefine/>
    <w:uiPriority w:val="39"/>
    <w:unhideWhenUsed/>
    <w:rsid w:val="009E42A4"/>
    <w:pPr>
      <w:spacing w:after="100"/>
      <w:ind w:left="220"/>
    </w:pPr>
  </w:style>
  <w:style w:type="paragraph" w:styleId="TOC3">
    <w:name w:val="toc 3"/>
    <w:basedOn w:val="Normal"/>
    <w:next w:val="Normal"/>
    <w:autoRedefine/>
    <w:uiPriority w:val="39"/>
    <w:unhideWhenUsed/>
    <w:rsid w:val="009E42A4"/>
    <w:pPr>
      <w:spacing w:after="100"/>
      <w:ind w:left="440"/>
    </w:pPr>
  </w:style>
  <w:style w:type="character" w:customStyle="1" w:styleId="Heading4Char">
    <w:name w:val="Heading 4 Char"/>
    <w:basedOn w:val="DefaultParagraphFont"/>
    <w:link w:val="Heading4"/>
    <w:uiPriority w:val="9"/>
    <w:semiHidden/>
    <w:rsid w:val="00012BC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8071595">
      <w:bodyDiv w:val="1"/>
      <w:marLeft w:val="0"/>
      <w:marRight w:val="0"/>
      <w:marTop w:val="0"/>
      <w:marBottom w:val="0"/>
      <w:divBdr>
        <w:top w:val="none" w:sz="0" w:space="0" w:color="auto"/>
        <w:left w:val="none" w:sz="0" w:space="0" w:color="auto"/>
        <w:bottom w:val="none" w:sz="0" w:space="0" w:color="auto"/>
        <w:right w:val="none" w:sz="0" w:space="0" w:color="auto"/>
      </w:divBdr>
      <w:divsChild>
        <w:div w:id="176041447">
          <w:marLeft w:val="300"/>
          <w:marRight w:val="300"/>
          <w:marTop w:val="0"/>
          <w:marBottom w:val="0"/>
          <w:divBdr>
            <w:top w:val="none" w:sz="0" w:space="0" w:color="auto"/>
            <w:left w:val="none" w:sz="0" w:space="0" w:color="auto"/>
            <w:bottom w:val="none" w:sz="0" w:space="0" w:color="auto"/>
            <w:right w:val="none" w:sz="0" w:space="0" w:color="auto"/>
          </w:divBdr>
          <w:divsChild>
            <w:div w:id="203635736">
              <w:marLeft w:val="0"/>
              <w:marRight w:val="0"/>
              <w:marTop w:val="75"/>
              <w:marBottom w:val="0"/>
              <w:divBdr>
                <w:top w:val="none" w:sz="0" w:space="0" w:color="auto"/>
                <w:left w:val="none" w:sz="0" w:space="0" w:color="auto"/>
                <w:bottom w:val="none" w:sz="0" w:space="0" w:color="auto"/>
                <w:right w:val="none" w:sz="0" w:space="0" w:color="auto"/>
              </w:divBdr>
            </w:div>
          </w:divsChild>
        </w:div>
        <w:div w:id="2114787393">
          <w:marLeft w:val="0"/>
          <w:marRight w:val="0"/>
          <w:marTop w:val="0"/>
          <w:marBottom w:val="0"/>
          <w:divBdr>
            <w:top w:val="none" w:sz="0" w:space="0" w:color="auto"/>
            <w:left w:val="none" w:sz="0" w:space="0" w:color="auto"/>
            <w:bottom w:val="none" w:sz="0" w:space="0" w:color="auto"/>
            <w:right w:val="none" w:sz="0" w:space="0" w:color="auto"/>
          </w:divBdr>
          <w:divsChild>
            <w:div w:id="1674381621">
              <w:marLeft w:val="0"/>
              <w:marRight w:val="0"/>
              <w:marTop w:val="0"/>
              <w:marBottom w:val="0"/>
              <w:divBdr>
                <w:top w:val="none" w:sz="0" w:space="0" w:color="auto"/>
                <w:left w:val="none" w:sz="0" w:space="0" w:color="auto"/>
                <w:bottom w:val="none" w:sz="0" w:space="0" w:color="auto"/>
                <w:right w:val="none" w:sz="0" w:space="0" w:color="auto"/>
              </w:divBdr>
              <w:divsChild>
                <w:div w:id="1841775970">
                  <w:marLeft w:val="0"/>
                  <w:marRight w:val="150"/>
                  <w:marTop w:val="45"/>
                  <w:marBottom w:val="30"/>
                  <w:divBdr>
                    <w:top w:val="none" w:sz="0" w:space="0" w:color="auto"/>
                    <w:left w:val="none" w:sz="0" w:space="0" w:color="auto"/>
                    <w:bottom w:val="none" w:sz="0" w:space="0" w:color="auto"/>
                    <w:right w:val="none" w:sz="0" w:space="0" w:color="auto"/>
                  </w:divBdr>
                </w:div>
              </w:divsChild>
            </w:div>
            <w:div w:id="1731345292">
              <w:marLeft w:val="0"/>
              <w:marRight w:val="0"/>
              <w:marTop w:val="0"/>
              <w:marBottom w:val="0"/>
              <w:divBdr>
                <w:top w:val="none" w:sz="0" w:space="0" w:color="auto"/>
                <w:left w:val="none" w:sz="0" w:space="0" w:color="auto"/>
                <w:bottom w:val="none" w:sz="0" w:space="0" w:color="auto"/>
                <w:right w:val="none" w:sz="0" w:space="0" w:color="auto"/>
              </w:divBdr>
              <w:divsChild>
                <w:div w:id="2121146816">
                  <w:marLeft w:val="0"/>
                  <w:marRight w:val="150"/>
                  <w:marTop w:val="45"/>
                  <w:marBottom w:val="30"/>
                  <w:divBdr>
                    <w:top w:val="none" w:sz="0" w:space="0" w:color="auto"/>
                    <w:left w:val="none" w:sz="0" w:space="0" w:color="auto"/>
                    <w:bottom w:val="none" w:sz="0" w:space="0" w:color="auto"/>
                    <w:right w:val="none" w:sz="0" w:space="0" w:color="auto"/>
                  </w:divBdr>
                </w:div>
                <w:div w:id="1131435510">
                  <w:marLeft w:val="0"/>
                  <w:marRight w:val="150"/>
                  <w:marTop w:val="45"/>
                  <w:marBottom w:val="30"/>
                  <w:divBdr>
                    <w:top w:val="none" w:sz="0" w:space="0" w:color="auto"/>
                    <w:left w:val="none" w:sz="0" w:space="0" w:color="auto"/>
                    <w:bottom w:val="none" w:sz="0" w:space="0" w:color="auto"/>
                    <w:right w:val="none" w:sz="0" w:space="0" w:color="auto"/>
                  </w:divBdr>
                </w:div>
                <w:div w:id="1423255178">
                  <w:marLeft w:val="0"/>
                  <w:marRight w:val="150"/>
                  <w:marTop w:val="45"/>
                  <w:marBottom w:val="30"/>
                  <w:divBdr>
                    <w:top w:val="none" w:sz="0" w:space="0" w:color="auto"/>
                    <w:left w:val="none" w:sz="0" w:space="0" w:color="auto"/>
                    <w:bottom w:val="none" w:sz="0" w:space="0" w:color="auto"/>
                    <w:right w:val="none" w:sz="0" w:space="0" w:color="auto"/>
                  </w:divBdr>
                </w:div>
                <w:div w:id="1334214249">
                  <w:marLeft w:val="0"/>
                  <w:marRight w:val="150"/>
                  <w:marTop w:val="45"/>
                  <w:marBottom w:val="30"/>
                  <w:divBdr>
                    <w:top w:val="none" w:sz="0" w:space="0" w:color="auto"/>
                    <w:left w:val="none" w:sz="0" w:space="0" w:color="auto"/>
                    <w:bottom w:val="none" w:sz="0" w:space="0" w:color="auto"/>
                    <w:right w:val="none" w:sz="0" w:space="0" w:color="auto"/>
                  </w:divBdr>
                </w:div>
                <w:div w:id="1663435316">
                  <w:marLeft w:val="0"/>
                  <w:marRight w:val="150"/>
                  <w:marTop w:val="45"/>
                  <w:marBottom w:val="30"/>
                  <w:divBdr>
                    <w:top w:val="none" w:sz="0" w:space="0" w:color="auto"/>
                    <w:left w:val="none" w:sz="0" w:space="0" w:color="auto"/>
                    <w:bottom w:val="none" w:sz="0" w:space="0" w:color="auto"/>
                    <w:right w:val="none" w:sz="0" w:space="0" w:color="auto"/>
                  </w:divBdr>
                </w:div>
                <w:div w:id="118690293">
                  <w:marLeft w:val="0"/>
                  <w:marRight w:val="150"/>
                  <w:marTop w:val="45"/>
                  <w:marBottom w:val="30"/>
                  <w:divBdr>
                    <w:top w:val="none" w:sz="0" w:space="0" w:color="auto"/>
                    <w:left w:val="none" w:sz="0" w:space="0" w:color="auto"/>
                    <w:bottom w:val="none" w:sz="0" w:space="0" w:color="auto"/>
                    <w:right w:val="none" w:sz="0" w:space="0" w:color="auto"/>
                  </w:divBdr>
                </w:div>
                <w:div w:id="2095517708">
                  <w:marLeft w:val="0"/>
                  <w:marRight w:val="150"/>
                  <w:marTop w:val="45"/>
                  <w:marBottom w:val="30"/>
                  <w:divBdr>
                    <w:top w:val="none" w:sz="0" w:space="0" w:color="auto"/>
                    <w:left w:val="none" w:sz="0" w:space="0" w:color="auto"/>
                    <w:bottom w:val="none" w:sz="0" w:space="0" w:color="auto"/>
                    <w:right w:val="none" w:sz="0" w:space="0" w:color="auto"/>
                  </w:divBdr>
                </w:div>
                <w:div w:id="784235607">
                  <w:marLeft w:val="0"/>
                  <w:marRight w:val="150"/>
                  <w:marTop w:val="45"/>
                  <w:marBottom w:val="30"/>
                  <w:divBdr>
                    <w:top w:val="none" w:sz="0" w:space="0" w:color="auto"/>
                    <w:left w:val="none" w:sz="0" w:space="0" w:color="auto"/>
                    <w:bottom w:val="none" w:sz="0" w:space="0" w:color="auto"/>
                    <w:right w:val="none" w:sz="0" w:space="0" w:color="auto"/>
                  </w:divBdr>
                </w:div>
                <w:div w:id="1192692989">
                  <w:marLeft w:val="0"/>
                  <w:marRight w:val="150"/>
                  <w:marTop w:val="45"/>
                  <w:marBottom w:val="30"/>
                  <w:divBdr>
                    <w:top w:val="none" w:sz="0" w:space="0" w:color="auto"/>
                    <w:left w:val="none" w:sz="0" w:space="0" w:color="auto"/>
                    <w:bottom w:val="none" w:sz="0" w:space="0" w:color="auto"/>
                    <w:right w:val="none" w:sz="0" w:space="0" w:color="auto"/>
                  </w:divBdr>
                </w:div>
                <w:div w:id="1534263842">
                  <w:marLeft w:val="0"/>
                  <w:marRight w:val="150"/>
                  <w:marTop w:val="45"/>
                  <w:marBottom w:val="30"/>
                  <w:divBdr>
                    <w:top w:val="none" w:sz="0" w:space="0" w:color="auto"/>
                    <w:left w:val="none" w:sz="0" w:space="0" w:color="auto"/>
                    <w:bottom w:val="none" w:sz="0" w:space="0" w:color="auto"/>
                    <w:right w:val="none" w:sz="0" w:space="0" w:color="auto"/>
                  </w:divBdr>
                </w:div>
                <w:div w:id="1734891539">
                  <w:marLeft w:val="0"/>
                  <w:marRight w:val="150"/>
                  <w:marTop w:val="45"/>
                  <w:marBottom w:val="30"/>
                  <w:divBdr>
                    <w:top w:val="none" w:sz="0" w:space="0" w:color="auto"/>
                    <w:left w:val="none" w:sz="0" w:space="0" w:color="auto"/>
                    <w:bottom w:val="none" w:sz="0" w:space="0" w:color="auto"/>
                    <w:right w:val="none" w:sz="0" w:space="0" w:color="auto"/>
                  </w:divBdr>
                </w:div>
                <w:div w:id="1927181205">
                  <w:marLeft w:val="0"/>
                  <w:marRight w:val="150"/>
                  <w:marTop w:val="45"/>
                  <w:marBottom w:val="30"/>
                  <w:divBdr>
                    <w:top w:val="none" w:sz="0" w:space="0" w:color="auto"/>
                    <w:left w:val="none" w:sz="0" w:space="0" w:color="auto"/>
                    <w:bottom w:val="none" w:sz="0" w:space="0" w:color="auto"/>
                    <w:right w:val="none" w:sz="0" w:space="0" w:color="auto"/>
                  </w:divBdr>
                </w:div>
                <w:div w:id="887640978">
                  <w:marLeft w:val="0"/>
                  <w:marRight w:val="150"/>
                  <w:marTop w:val="45"/>
                  <w:marBottom w:val="30"/>
                  <w:divBdr>
                    <w:top w:val="none" w:sz="0" w:space="0" w:color="auto"/>
                    <w:left w:val="none" w:sz="0" w:space="0" w:color="auto"/>
                    <w:bottom w:val="none" w:sz="0" w:space="0" w:color="auto"/>
                    <w:right w:val="none" w:sz="0" w:space="0" w:color="auto"/>
                  </w:divBdr>
                </w:div>
              </w:divsChild>
            </w:div>
            <w:div w:id="1946764860">
              <w:marLeft w:val="0"/>
              <w:marRight w:val="0"/>
              <w:marTop w:val="0"/>
              <w:marBottom w:val="0"/>
              <w:divBdr>
                <w:top w:val="none" w:sz="0" w:space="0" w:color="auto"/>
                <w:left w:val="none" w:sz="0" w:space="0" w:color="auto"/>
                <w:bottom w:val="none" w:sz="0" w:space="0" w:color="auto"/>
                <w:right w:val="none" w:sz="0" w:space="0" w:color="auto"/>
              </w:divBdr>
              <w:divsChild>
                <w:div w:id="340475369">
                  <w:marLeft w:val="0"/>
                  <w:marRight w:val="150"/>
                  <w:marTop w:val="45"/>
                  <w:marBottom w:val="30"/>
                  <w:divBdr>
                    <w:top w:val="none" w:sz="0" w:space="0" w:color="auto"/>
                    <w:left w:val="none" w:sz="0" w:space="0" w:color="auto"/>
                    <w:bottom w:val="none" w:sz="0" w:space="0" w:color="auto"/>
                    <w:right w:val="none" w:sz="0" w:space="0" w:color="auto"/>
                  </w:divBdr>
                </w:div>
                <w:div w:id="987515741">
                  <w:marLeft w:val="0"/>
                  <w:marRight w:val="150"/>
                  <w:marTop w:val="45"/>
                  <w:marBottom w:val="30"/>
                  <w:divBdr>
                    <w:top w:val="none" w:sz="0" w:space="0" w:color="auto"/>
                    <w:left w:val="none" w:sz="0" w:space="0" w:color="auto"/>
                    <w:bottom w:val="none" w:sz="0" w:space="0" w:color="auto"/>
                    <w:right w:val="none" w:sz="0" w:space="0" w:color="auto"/>
                  </w:divBdr>
                </w:div>
                <w:div w:id="1487278009">
                  <w:marLeft w:val="0"/>
                  <w:marRight w:val="150"/>
                  <w:marTop w:val="45"/>
                  <w:marBottom w:val="30"/>
                  <w:divBdr>
                    <w:top w:val="none" w:sz="0" w:space="0" w:color="auto"/>
                    <w:left w:val="none" w:sz="0" w:space="0" w:color="auto"/>
                    <w:bottom w:val="none" w:sz="0" w:space="0" w:color="auto"/>
                    <w:right w:val="none" w:sz="0" w:space="0" w:color="auto"/>
                  </w:divBdr>
                </w:div>
                <w:div w:id="785125292">
                  <w:marLeft w:val="0"/>
                  <w:marRight w:val="150"/>
                  <w:marTop w:val="45"/>
                  <w:marBottom w:val="30"/>
                  <w:divBdr>
                    <w:top w:val="none" w:sz="0" w:space="0" w:color="auto"/>
                    <w:left w:val="none" w:sz="0" w:space="0" w:color="auto"/>
                    <w:bottom w:val="none" w:sz="0" w:space="0" w:color="auto"/>
                    <w:right w:val="none" w:sz="0" w:space="0" w:color="auto"/>
                  </w:divBdr>
                </w:div>
                <w:div w:id="1124080312">
                  <w:marLeft w:val="0"/>
                  <w:marRight w:val="150"/>
                  <w:marTop w:val="45"/>
                  <w:marBottom w:val="30"/>
                  <w:divBdr>
                    <w:top w:val="none" w:sz="0" w:space="0" w:color="auto"/>
                    <w:left w:val="none" w:sz="0" w:space="0" w:color="auto"/>
                    <w:bottom w:val="none" w:sz="0" w:space="0" w:color="auto"/>
                    <w:right w:val="none" w:sz="0" w:space="0" w:color="auto"/>
                  </w:divBdr>
                </w:div>
                <w:div w:id="69278199">
                  <w:marLeft w:val="0"/>
                  <w:marRight w:val="150"/>
                  <w:marTop w:val="45"/>
                  <w:marBottom w:val="30"/>
                  <w:divBdr>
                    <w:top w:val="none" w:sz="0" w:space="0" w:color="auto"/>
                    <w:left w:val="none" w:sz="0" w:space="0" w:color="auto"/>
                    <w:bottom w:val="none" w:sz="0" w:space="0" w:color="auto"/>
                    <w:right w:val="none" w:sz="0" w:space="0" w:color="auto"/>
                  </w:divBdr>
                </w:div>
                <w:div w:id="943459363">
                  <w:marLeft w:val="0"/>
                  <w:marRight w:val="150"/>
                  <w:marTop w:val="45"/>
                  <w:marBottom w:val="30"/>
                  <w:divBdr>
                    <w:top w:val="none" w:sz="0" w:space="0" w:color="auto"/>
                    <w:left w:val="none" w:sz="0" w:space="0" w:color="auto"/>
                    <w:bottom w:val="none" w:sz="0" w:space="0" w:color="auto"/>
                    <w:right w:val="none" w:sz="0" w:space="0" w:color="auto"/>
                  </w:divBdr>
                </w:div>
                <w:div w:id="741412876">
                  <w:marLeft w:val="0"/>
                  <w:marRight w:val="150"/>
                  <w:marTop w:val="45"/>
                  <w:marBottom w:val="30"/>
                  <w:divBdr>
                    <w:top w:val="none" w:sz="0" w:space="0" w:color="auto"/>
                    <w:left w:val="none" w:sz="0" w:space="0" w:color="auto"/>
                    <w:bottom w:val="none" w:sz="0" w:space="0" w:color="auto"/>
                    <w:right w:val="none" w:sz="0" w:space="0" w:color="auto"/>
                  </w:divBdr>
                </w:div>
                <w:div w:id="468787980">
                  <w:marLeft w:val="0"/>
                  <w:marRight w:val="150"/>
                  <w:marTop w:val="45"/>
                  <w:marBottom w:val="30"/>
                  <w:divBdr>
                    <w:top w:val="none" w:sz="0" w:space="0" w:color="auto"/>
                    <w:left w:val="none" w:sz="0" w:space="0" w:color="auto"/>
                    <w:bottom w:val="none" w:sz="0" w:space="0" w:color="auto"/>
                    <w:right w:val="none" w:sz="0" w:space="0" w:color="auto"/>
                  </w:divBdr>
                </w:div>
                <w:div w:id="559827819">
                  <w:marLeft w:val="0"/>
                  <w:marRight w:val="150"/>
                  <w:marTop w:val="45"/>
                  <w:marBottom w:val="30"/>
                  <w:divBdr>
                    <w:top w:val="none" w:sz="0" w:space="0" w:color="auto"/>
                    <w:left w:val="none" w:sz="0" w:space="0" w:color="auto"/>
                    <w:bottom w:val="none" w:sz="0" w:space="0" w:color="auto"/>
                    <w:right w:val="none" w:sz="0" w:space="0" w:color="auto"/>
                  </w:divBdr>
                </w:div>
                <w:div w:id="1640184549">
                  <w:marLeft w:val="0"/>
                  <w:marRight w:val="150"/>
                  <w:marTop w:val="45"/>
                  <w:marBottom w:val="30"/>
                  <w:divBdr>
                    <w:top w:val="none" w:sz="0" w:space="0" w:color="auto"/>
                    <w:left w:val="none" w:sz="0" w:space="0" w:color="auto"/>
                    <w:bottom w:val="none" w:sz="0" w:space="0" w:color="auto"/>
                    <w:right w:val="none" w:sz="0" w:space="0" w:color="auto"/>
                  </w:divBdr>
                </w:div>
                <w:div w:id="191656014">
                  <w:marLeft w:val="0"/>
                  <w:marRight w:val="150"/>
                  <w:marTop w:val="45"/>
                  <w:marBottom w:val="30"/>
                  <w:divBdr>
                    <w:top w:val="none" w:sz="0" w:space="0" w:color="auto"/>
                    <w:left w:val="none" w:sz="0" w:space="0" w:color="auto"/>
                    <w:bottom w:val="none" w:sz="0" w:space="0" w:color="auto"/>
                    <w:right w:val="none" w:sz="0" w:space="0" w:color="auto"/>
                  </w:divBdr>
                </w:div>
                <w:div w:id="2133790741">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2142528794">
      <w:bodyDiv w:val="1"/>
      <w:marLeft w:val="0"/>
      <w:marRight w:val="0"/>
      <w:marTop w:val="0"/>
      <w:marBottom w:val="0"/>
      <w:divBdr>
        <w:top w:val="none" w:sz="0" w:space="0" w:color="auto"/>
        <w:left w:val="none" w:sz="0" w:space="0" w:color="auto"/>
        <w:bottom w:val="none" w:sz="0" w:space="0" w:color="auto"/>
        <w:right w:val="none" w:sz="0" w:space="0" w:color="auto"/>
      </w:divBdr>
      <w:divsChild>
        <w:div w:id="211163280">
          <w:marLeft w:val="0"/>
          <w:marRight w:val="0"/>
          <w:marTop w:val="0"/>
          <w:marBottom w:val="0"/>
          <w:divBdr>
            <w:top w:val="none" w:sz="0" w:space="0" w:color="auto"/>
            <w:left w:val="none" w:sz="0" w:space="0" w:color="auto"/>
            <w:bottom w:val="none" w:sz="0" w:space="0" w:color="auto"/>
            <w:right w:val="none" w:sz="0" w:space="0" w:color="auto"/>
          </w:divBdr>
          <w:divsChild>
            <w:div w:id="735905413">
              <w:marLeft w:val="0"/>
              <w:marRight w:val="0"/>
              <w:marTop w:val="0"/>
              <w:marBottom w:val="0"/>
              <w:divBdr>
                <w:top w:val="none" w:sz="0" w:space="0" w:color="auto"/>
                <w:left w:val="none" w:sz="0" w:space="0" w:color="auto"/>
                <w:bottom w:val="none" w:sz="0" w:space="0" w:color="auto"/>
                <w:right w:val="none" w:sz="0" w:space="0" w:color="auto"/>
              </w:divBdr>
            </w:div>
          </w:divsChild>
        </w:div>
        <w:div w:id="621116706">
          <w:marLeft w:val="0"/>
          <w:marRight w:val="0"/>
          <w:marTop w:val="0"/>
          <w:marBottom w:val="0"/>
          <w:divBdr>
            <w:top w:val="none" w:sz="0" w:space="0" w:color="auto"/>
            <w:left w:val="none" w:sz="0" w:space="0" w:color="auto"/>
            <w:bottom w:val="none" w:sz="0" w:space="0" w:color="auto"/>
            <w:right w:val="none" w:sz="0" w:space="0" w:color="auto"/>
          </w:divBdr>
          <w:divsChild>
            <w:div w:id="1558860767">
              <w:marLeft w:val="0"/>
              <w:marRight w:val="0"/>
              <w:marTop w:val="0"/>
              <w:marBottom w:val="0"/>
              <w:divBdr>
                <w:top w:val="none" w:sz="0" w:space="0" w:color="auto"/>
                <w:left w:val="none" w:sz="0" w:space="0" w:color="auto"/>
                <w:bottom w:val="none" w:sz="0" w:space="0" w:color="auto"/>
                <w:right w:val="none" w:sz="0" w:space="0" w:color="auto"/>
              </w:divBdr>
            </w:div>
          </w:divsChild>
        </w:div>
        <w:div w:id="743920332">
          <w:marLeft w:val="300"/>
          <w:marRight w:val="300"/>
          <w:marTop w:val="0"/>
          <w:marBottom w:val="0"/>
          <w:divBdr>
            <w:top w:val="none" w:sz="0" w:space="0" w:color="auto"/>
            <w:left w:val="none" w:sz="0" w:space="0" w:color="auto"/>
            <w:bottom w:val="none" w:sz="0" w:space="0" w:color="auto"/>
            <w:right w:val="none" w:sz="0" w:space="0" w:color="auto"/>
          </w:divBdr>
          <w:divsChild>
            <w:div w:id="859855159">
              <w:marLeft w:val="0"/>
              <w:marRight w:val="0"/>
              <w:marTop w:val="75"/>
              <w:marBottom w:val="0"/>
              <w:divBdr>
                <w:top w:val="none" w:sz="0" w:space="0" w:color="auto"/>
                <w:left w:val="none" w:sz="0" w:space="0" w:color="auto"/>
                <w:bottom w:val="none" w:sz="0" w:space="0" w:color="auto"/>
                <w:right w:val="none" w:sz="0" w:space="0" w:color="auto"/>
              </w:divBdr>
            </w:div>
          </w:divsChild>
        </w:div>
        <w:div w:id="425855217">
          <w:marLeft w:val="0"/>
          <w:marRight w:val="0"/>
          <w:marTop w:val="0"/>
          <w:marBottom w:val="0"/>
          <w:divBdr>
            <w:top w:val="none" w:sz="0" w:space="0" w:color="auto"/>
            <w:left w:val="none" w:sz="0" w:space="0" w:color="auto"/>
            <w:bottom w:val="none" w:sz="0" w:space="0" w:color="auto"/>
            <w:right w:val="none" w:sz="0" w:space="0" w:color="auto"/>
          </w:divBdr>
          <w:divsChild>
            <w:div w:id="1139611718">
              <w:marLeft w:val="0"/>
              <w:marRight w:val="0"/>
              <w:marTop w:val="0"/>
              <w:marBottom w:val="0"/>
              <w:divBdr>
                <w:top w:val="none" w:sz="0" w:space="0" w:color="auto"/>
                <w:left w:val="none" w:sz="0" w:space="0" w:color="auto"/>
                <w:bottom w:val="none" w:sz="0" w:space="0" w:color="auto"/>
                <w:right w:val="none" w:sz="0" w:space="0" w:color="auto"/>
              </w:divBdr>
              <w:divsChild>
                <w:div w:id="1780641087">
                  <w:marLeft w:val="0"/>
                  <w:marRight w:val="150"/>
                  <w:marTop w:val="45"/>
                  <w:marBottom w:val="30"/>
                  <w:divBdr>
                    <w:top w:val="none" w:sz="0" w:space="0" w:color="auto"/>
                    <w:left w:val="none" w:sz="0" w:space="0" w:color="auto"/>
                    <w:bottom w:val="none" w:sz="0" w:space="0" w:color="auto"/>
                    <w:right w:val="none" w:sz="0" w:space="0" w:color="auto"/>
                  </w:divBdr>
                </w:div>
              </w:divsChild>
            </w:div>
            <w:div w:id="1319722645">
              <w:marLeft w:val="0"/>
              <w:marRight w:val="0"/>
              <w:marTop w:val="0"/>
              <w:marBottom w:val="0"/>
              <w:divBdr>
                <w:top w:val="none" w:sz="0" w:space="0" w:color="auto"/>
                <w:left w:val="none" w:sz="0" w:space="0" w:color="auto"/>
                <w:bottom w:val="none" w:sz="0" w:space="0" w:color="auto"/>
                <w:right w:val="none" w:sz="0" w:space="0" w:color="auto"/>
              </w:divBdr>
              <w:divsChild>
                <w:div w:id="262080417">
                  <w:marLeft w:val="0"/>
                  <w:marRight w:val="150"/>
                  <w:marTop w:val="45"/>
                  <w:marBottom w:val="30"/>
                  <w:divBdr>
                    <w:top w:val="none" w:sz="0" w:space="0" w:color="auto"/>
                    <w:left w:val="none" w:sz="0" w:space="0" w:color="auto"/>
                    <w:bottom w:val="none" w:sz="0" w:space="0" w:color="auto"/>
                    <w:right w:val="none" w:sz="0" w:space="0" w:color="auto"/>
                  </w:divBdr>
                </w:div>
                <w:div w:id="742145416">
                  <w:marLeft w:val="0"/>
                  <w:marRight w:val="150"/>
                  <w:marTop w:val="45"/>
                  <w:marBottom w:val="30"/>
                  <w:divBdr>
                    <w:top w:val="none" w:sz="0" w:space="0" w:color="auto"/>
                    <w:left w:val="none" w:sz="0" w:space="0" w:color="auto"/>
                    <w:bottom w:val="none" w:sz="0" w:space="0" w:color="auto"/>
                    <w:right w:val="none" w:sz="0" w:space="0" w:color="auto"/>
                  </w:divBdr>
                </w:div>
                <w:div w:id="876088555">
                  <w:marLeft w:val="0"/>
                  <w:marRight w:val="150"/>
                  <w:marTop w:val="45"/>
                  <w:marBottom w:val="30"/>
                  <w:divBdr>
                    <w:top w:val="none" w:sz="0" w:space="0" w:color="auto"/>
                    <w:left w:val="none" w:sz="0" w:space="0" w:color="auto"/>
                    <w:bottom w:val="none" w:sz="0" w:space="0" w:color="auto"/>
                    <w:right w:val="none" w:sz="0" w:space="0" w:color="auto"/>
                  </w:divBdr>
                </w:div>
                <w:div w:id="559486486">
                  <w:marLeft w:val="0"/>
                  <w:marRight w:val="150"/>
                  <w:marTop w:val="45"/>
                  <w:marBottom w:val="30"/>
                  <w:divBdr>
                    <w:top w:val="none" w:sz="0" w:space="0" w:color="auto"/>
                    <w:left w:val="none" w:sz="0" w:space="0" w:color="auto"/>
                    <w:bottom w:val="none" w:sz="0" w:space="0" w:color="auto"/>
                    <w:right w:val="none" w:sz="0" w:space="0" w:color="auto"/>
                  </w:divBdr>
                </w:div>
                <w:div w:id="20862138">
                  <w:marLeft w:val="0"/>
                  <w:marRight w:val="150"/>
                  <w:marTop w:val="45"/>
                  <w:marBottom w:val="30"/>
                  <w:divBdr>
                    <w:top w:val="none" w:sz="0" w:space="0" w:color="auto"/>
                    <w:left w:val="none" w:sz="0" w:space="0" w:color="auto"/>
                    <w:bottom w:val="none" w:sz="0" w:space="0" w:color="auto"/>
                    <w:right w:val="none" w:sz="0" w:space="0" w:color="auto"/>
                  </w:divBdr>
                </w:div>
                <w:div w:id="2125923214">
                  <w:marLeft w:val="0"/>
                  <w:marRight w:val="150"/>
                  <w:marTop w:val="45"/>
                  <w:marBottom w:val="30"/>
                  <w:divBdr>
                    <w:top w:val="none" w:sz="0" w:space="0" w:color="auto"/>
                    <w:left w:val="none" w:sz="0" w:space="0" w:color="auto"/>
                    <w:bottom w:val="none" w:sz="0" w:space="0" w:color="auto"/>
                    <w:right w:val="none" w:sz="0" w:space="0" w:color="auto"/>
                  </w:divBdr>
                </w:div>
                <w:div w:id="1994482808">
                  <w:marLeft w:val="0"/>
                  <w:marRight w:val="150"/>
                  <w:marTop w:val="45"/>
                  <w:marBottom w:val="30"/>
                  <w:divBdr>
                    <w:top w:val="none" w:sz="0" w:space="0" w:color="auto"/>
                    <w:left w:val="none" w:sz="0" w:space="0" w:color="auto"/>
                    <w:bottom w:val="none" w:sz="0" w:space="0" w:color="auto"/>
                    <w:right w:val="none" w:sz="0" w:space="0" w:color="auto"/>
                  </w:divBdr>
                </w:div>
                <w:div w:id="1686444694">
                  <w:marLeft w:val="0"/>
                  <w:marRight w:val="150"/>
                  <w:marTop w:val="45"/>
                  <w:marBottom w:val="30"/>
                  <w:divBdr>
                    <w:top w:val="none" w:sz="0" w:space="0" w:color="auto"/>
                    <w:left w:val="none" w:sz="0" w:space="0" w:color="auto"/>
                    <w:bottom w:val="none" w:sz="0" w:space="0" w:color="auto"/>
                    <w:right w:val="none" w:sz="0" w:space="0" w:color="auto"/>
                  </w:divBdr>
                </w:div>
                <w:div w:id="2093310780">
                  <w:marLeft w:val="0"/>
                  <w:marRight w:val="150"/>
                  <w:marTop w:val="45"/>
                  <w:marBottom w:val="30"/>
                  <w:divBdr>
                    <w:top w:val="none" w:sz="0" w:space="0" w:color="auto"/>
                    <w:left w:val="none" w:sz="0" w:space="0" w:color="auto"/>
                    <w:bottom w:val="none" w:sz="0" w:space="0" w:color="auto"/>
                    <w:right w:val="none" w:sz="0" w:space="0" w:color="auto"/>
                  </w:divBdr>
                </w:div>
                <w:div w:id="716776978">
                  <w:marLeft w:val="0"/>
                  <w:marRight w:val="150"/>
                  <w:marTop w:val="45"/>
                  <w:marBottom w:val="30"/>
                  <w:divBdr>
                    <w:top w:val="none" w:sz="0" w:space="0" w:color="auto"/>
                    <w:left w:val="none" w:sz="0" w:space="0" w:color="auto"/>
                    <w:bottom w:val="none" w:sz="0" w:space="0" w:color="auto"/>
                    <w:right w:val="none" w:sz="0" w:space="0" w:color="auto"/>
                  </w:divBdr>
                </w:div>
                <w:div w:id="497422461">
                  <w:marLeft w:val="0"/>
                  <w:marRight w:val="150"/>
                  <w:marTop w:val="45"/>
                  <w:marBottom w:val="30"/>
                  <w:divBdr>
                    <w:top w:val="none" w:sz="0" w:space="0" w:color="auto"/>
                    <w:left w:val="none" w:sz="0" w:space="0" w:color="auto"/>
                    <w:bottom w:val="none" w:sz="0" w:space="0" w:color="auto"/>
                    <w:right w:val="none" w:sz="0" w:space="0" w:color="auto"/>
                  </w:divBdr>
                </w:div>
                <w:div w:id="141698992">
                  <w:marLeft w:val="0"/>
                  <w:marRight w:val="150"/>
                  <w:marTop w:val="45"/>
                  <w:marBottom w:val="30"/>
                  <w:divBdr>
                    <w:top w:val="none" w:sz="0" w:space="0" w:color="auto"/>
                    <w:left w:val="none" w:sz="0" w:space="0" w:color="auto"/>
                    <w:bottom w:val="none" w:sz="0" w:space="0" w:color="auto"/>
                    <w:right w:val="none" w:sz="0" w:space="0" w:color="auto"/>
                  </w:divBdr>
                </w:div>
                <w:div w:id="621882958">
                  <w:marLeft w:val="0"/>
                  <w:marRight w:val="150"/>
                  <w:marTop w:val="45"/>
                  <w:marBottom w:val="30"/>
                  <w:divBdr>
                    <w:top w:val="none" w:sz="0" w:space="0" w:color="auto"/>
                    <w:left w:val="none" w:sz="0" w:space="0" w:color="auto"/>
                    <w:bottom w:val="none" w:sz="0" w:space="0" w:color="auto"/>
                    <w:right w:val="none" w:sz="0" w:space="0" w:color="auto"/>
                  </w:divBdr>
                </w:div>
              </w:divsChild>
            </w:div>
            <w:div w:id="1715420905">
              <w:marLeft w:val="0"/>
              <w:marRight w:val="0"/>
              <w:marTop w:val="0"/>
              <w:marBottom w:val="0"/>
              <w:divBdr>
                <w:top w:val="none" w:sz="0" w:space="0" w:color="auto"/>
                <w:left w:val="none" w:sz="0" w:space="0" w:color="auto"/>
                <w:bottom w:val="none" w:sz="0" w:space="0" w:color="auto"/>
                <w:right w:val="none" w:sz="0" w:space="0" w:color="auto"/>
              </w:divBdr>
              <w:divsChild>
                <w:div w:id="2031910824">
                  <w:marLeft w:val="0"/>
                  <w:marRight w:val="150"/>
                  <w:marTop w:val="45"/>
                  <w:marBottom w:val="30"/>
                  <w:divBdr>
                    <w:top w:val="none" w:sz="0" w:space="0" w:color="auto"/>
                    <w:left w:val="none" w:sz="0" w:space="0" w:color="auto"/>
                    <w:bottom w:val="none" w:sz="0" w:space="0" w:color="auto"/>
                    <w:right w:val="none" w:sz="0" w:space="0" w:color="auto"/>
                  </w:divBdr>
                </w:div>
                <w:div w:id="266353512">
                  <w:marLeft w:val="0"/>
                  <w:marRight w:val="150"/>
                  <w:marTop w:val="45"/>
                  <w:marBottom w:val="30"/>
                  <w:divBdr>
                    <w:top w:val="none" w:sz="0" w:space="0" w:color="auto"/>
                    <w:left w:val="none" w:sz="0" w:space="0" w:color="auto"/>
                    <w:bottom w:val="none" w:sz="0" w:space="0" w:color="auto"/>
                    <w:right w:val="none" w:sz="0" w:space="0" w:color="auto"/>
                  </w:divBdr>
                </w:div>
                <w:div w:id="665591300">
                  <w:marLeft w:val="0"/>
                  <w:marRight w:val="150"/>
                  <w:marTop w:val="45"/>
                  <w:marBottom w:val="30"/>
                  <w:divBdr>
                    <w:top w:val="none" w:sz="0" w:space="0" w:color="auto"/>
                    <w:left w:val="none" w:sz="0" w:space="0" w:color="auto"/>
                    <w:bottom w:val="none" w:sz="0" w:space="0" w:color="auto"/>
                    <w:right w:val="none" w:sz="0" w:space="0" w:color="auto"/>
                  </w:divBdr>
                </w:div>
                <w:div w:id="366679790">
                  <w:marLeft w:val="0"/>
                  <w:marRight w:val="150"/>
                  <w:marTop w:val="45"/>
                  <w:marBottom w:val="30"/>
                  <w:divBdr>
                    <w:top w:val="none" w:sz="0" w:space="0" w:color="auto"/>
                    <w:left w:val="none" w:sz="0" w:space="0" w:color="auto"/>
                    <w:bottom w:val="none" w:sz="0" w:space="0" w:color="auto"/>
                    <w:right w:val="none" w:sz="0" w:space="0" w:color="auto"/>
                  </w:divBdr>
                </w:div>
                <w:div w:id="1134525149">
                  <w:marLeft w:val="0"/>
                  <w:marRight w:val="150"/>
                  <w:marTop w:val="45"/>
                  <w:marBottom w:val="30"/>
                  <w:divBdr>
                    <w:top w:val="none" w:sz="0" w:space="0" w:color="auto"/>
                    <w:left w:val="none" w:sz="0" w:space="0" w:color="auto"/>
                    <w:bottom w:val="none" w:sz="0" w:space="0" w:color="auto"/>
                    <w:right w:val="none" w:sz="0" w:space="0" w:color="auto"/>
                  </w:divBdr>
                </w:div>
                <w:div w:id="526870783">
                  <w:marLeft w:val="0"/>
                  <w:marRight w:val="150"/>
                  <w:marTop w:val="45"/>
                  <w:marBottom w:val="30"/>
                  <w:divBdr>
                    <w:top w:val="none" w:sz="0" w:space="0" w:color="auto"/>
                    <w:left w:val="none" w:sz="0" w:space="0" w:color="auto"/>
                    <w:bottom w:val="none" w:sz="0" w:space="0" w:color="auto"/>
                    <w:right w:val="none" w:sz="0" w:space="0" w:color="auto"/>
                  </w:divBdr>
                </w:div>
                <w:div w:id="631399824">
                  <w:marLeft w:val="0"/>
                  <w:marRight w:val="150"/>
                  <w:marTop w:val="45"/>
                  <w:marBottom w:val="30"/>
                  <w:divBdr>
                    <w:top w:val="none" w:sz="0" w:space="0" w:color="auto"/>
                    <w:left w:val="none" w:sz="0" w:space="0" w:color="auto"/>
                    <w:bottom w:val="none" w:sz="0" w:space="0" w:color="auto"/>
                    <w:right w:val="none" w:sz="0" w:space="0" w:color="auto"/>
                  </w:divBdr>
                </w:div>
                <w:div w:id="1490944686">
                  <w:marLeft w:val="0"/>
                  <w:marRight w:val="150"/>
                  <w:marTop w:val="45"/>
                  <w:marBottom w:val="30"/>
                  <w:divBdr>
                    <w:top w:val="none" w:sz="0" w:space="0" w:color="auto"/>
                    <w:left w:val="none" w:sz="0" w:space="0" w:color="auto"/>
                    <w:bottom w:val="none" w:sz="0" w:space="0" w:color="auto"/>
                    <w:right w:val="none" w:sz="0" w:space="0" w:color="auto"/>
                  </w:divBdr>
                </w:div>
                <w:div w:id="1581327000">
                  <w:marLeft w:val="0"/>
                  <w:marRight w:val="150"/>
                  <w:marTop w:val="45"/>
                  <w:marBottom w:val="30"/>
                  <w:divBdr>
                    <w:top w:val="none" w:sz="0" w:space="0" w:color="auto"/>
                    <w:left w:val="none" w:sz="0" w:space="0" w:color="auto"/>
                    <w:bottom w:val="none" w:sz="0" w:space="0" w:color="auto"/>
                    <w:right w:val="none" w:sz="0" w:space="0" w:color="auto"/>
                  </w:divBdr>
                </w:div>
                <w:div w:id="767501012">
                  <w:marLeft w:val="0"/>
                  <w:marRight w:val="150"/>
                  <w:marTop w:val="45"/>
                  <w:marBottom w:val="30"/>
                  <w:divBdr>
                    <w:top w:val="none" w:sz="0" w:space="0" w:color="auto"/>
                    <w:left w:val="none" w:sz="0" w:space="0" w:color="auto"/>
                    <w:bottom w:val="none" w:sz="0" w:space="0" w:color="auto"/>
                    <w:right w:val="none" w:sz="0" w:space="0" w:color="auto"/>
                  </w:divBdr>
                </w:div>
                <w:div w:id="1084254507">
                  <w:marLeft w:val="0"/>
                  <w:marRight w:val="150"/>
                  <w:marTop w:val="45"/>
                  <w:marBottom w:val="30"/>
                  <w:divBdr>
                    <w:top w:val="none" w:sz="0" w:space="0" w:color="auto"/>
                    <w:left w:val="none" w:sz="0" w:space="0" w:color="auto"/>
                    <w:bottom w:val="none" w:sz="0" w:space="0" w:color="auto"/>
                    <w:right w:val="none" w:sz="0" w:space="0" w:color="auto"/>
                  </w:divBdr>
                </w:div>
                <w:div w:id="1166171891">
                  <w:marLeft w:val="0"/>
                  <w:marRight w:val="150"/>
                  <w:marTop w:val="45"/>
                  <w:marBottom w:val="30"/>
                  <w:divBdr>
                    <w:top w:val="none" w:sz="0" w:space="0" w:color="auto"/>
                    <w:left w:val="none" w:sz="0" w:space="0" w:color="auto"/>
                    <w:bottom w:val="none" w:sz="0" w:space="0" w:color="auto"/>
                    <w:right w:val="none" w:sz="0" w:space="0" w:color="auto"/>
                  </w:divBdr>
                </w:div>
                <w:div w:id="729424594">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 w:id="1221870523">
          <w:marLeft w:val="0"/>
          <w:marRight w:val="0"/>
          <w:marTop w:val="150"/>
          <w:marBottom w:val="0"/>
          <w:divBdr>
            <w:top w:val="none" w:sz="0" w:space="0" w:color="auto"/>
            <w:left w:val="none" w:sz="0" w:space="0" w:color="auto"/>
            <w:bottom w:val="none" w:sz="0" w:space="0" w:color="auto"/>
            <w:right w:val="none" w:sz="0" w:space="0" w:color="auto"/>
          </w:divBdr>
          <w:divsChild>
            <w:div w:id="300890759">
              <w:marLeft w:val="0"/>
              <w:marRight w:val="0"/>
              <w:marTop w:val="0"/>
              <w:marBottom w:val="0"/>
              <w:divBdr>
                <w:top w:val="none" w:sz="0" w:space="0" w:color="auto"/>
                <w:left w:val="none" w:sz="0" w:space="0" w:color="auto"/>
                <w:bottom w:val="none" w:sz="0" w:space="0" w:color="auto"/>
                <w:right w:val="none" w:sz="0" w:space="0" w:color="auto"/>
              </w:divBdr>
            </w:div>
          </w:divsChild>
        </w:div>
        <w:div w:id="146558654">
          <w:marLeft w:val="0"/>
          <w:marRight w:val="0"/>
          <w:marTop w:val="0"/>
          <w:marBottom w:val="0"/>
          <w:divBdr>
            <w:top w:val="none" w:sz="0" w:space="0" w:color="auto"/>
            <w:left w:val="none" w:sz="0" w:space="0" w:color="auto"/>
            <w:bottom w:val="none" w:sz="0" w:space="0" w:color="auto"/>
            <w:right w:val="none" w:sz="0" w:space="0" w:color="auto"/>
          </w:divBdr>
          <w:divsChild>
            <w:div w:id="174745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4937B956979414D960B86D9C648A143"/>
        <w:category>
          <w:name w:val="General"/>
          <w:gallery w:val="placeholder"/>
        </w:category>
        <w:types>
          <w:type w:val="bbPlcHdr"/>
        </w:types>
        <w:behaviors>
          <w:behavior w:val="content"/>
        </w:behaviors>
        <w:guid w:val="{B49B0232-DC46-448C-A536-6DC4C25A614B}"/>
      </w:docPartPr>
      <w:docPartBody>
        <w:p w:rsidR="00627C94" w:rsidRDefault="00F27764" w:rsidP="00F27764">
          <w:pPr>
            <w:pStyle w:val="84937B956979414D960B86D9C648A143"/>
          </w:pPr>
          <w:r w:rsidRPr="00EF4CC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764"/>
    <w:rsid w:val="001C75D5"/>
    <w:rsid w:val="0029723F"/>
    <w:rsid w:val="00627C94"/>
    <w:rsid w:val="00F277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7764"/>
    <w:rPr>
      <w:color w:val="808080"/>
    </w:rPr>
  </w:style>
  <w:style w:type="paragraph" w:customStyle="1" w:styleId="84937B956979414D960B86D9C648A143">
    <w:name w:val="84937B956979414D960B86D9C648A143"/>
    <w:rsid w:val="00F277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AE800-C7DB-4D4A-BA00-5AEAE1072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9</Pages>
  <Words>2906</Words>
  <Characters>17906</Characters>
  <Application>Microsoft Office Word</Application>
  <DocSecurity>0</DocSecurity>
  <Lines>994</Lines>
  <Paragraphs>945</Paragraphs>
  <ScaleCrop>false</ScaleCrop>
  <HeadingPairs>
    <vt:vector size="2" baseType="variant">
      <vt:variant>
        <vt:lpstr>Title</vt:lpstr>
      </vt:variant>
      <vt:variant>
        <vt:i4>1</vt:i4>
      </vt:variant>
    </vt:vector>
  </HeadingPairs>
  <TitlesOfParts>
    <vt:vector size="1" baseType="lpstr">
      <vt:lpstr>Assignment</vt:lpstr>
    </vt:vector>
  </TitlesOfParts>
  <Company>LYIT</Company>
  <LinksUpToDate>false</LinksUpToDate>
  <CharactersWithSpaces>19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subject/>
  <dc:creator>lyit</dc:creator>
  <cp:keywords/>
  <dc:description/>
  <cp:lastModifiedBy>lyit</cp:lastModifiedBy>
  <cp:revision>12</cp:revision>
  <dcterms:created xsi:type="dcterms:W3CDTF">2015-10-21T13:38:00Z</dcterms:created>
  <dcterms:modified xsi:type="dcterms:W3CDTF">2015-11-18T14:31:00Z</dcterms:modified>
</cp:coreProperties>
</file>